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14012" w14:textId="77777777" w:rsidR="006B330E" w:rsidRDefault="006B330E" w:rsidP="006B330E">
      <w:pPr>
        <w:jc w:val="center"/>
        <w:rPr>
          <w:rFonts w:ascii="Arial" w:hAnsi="Arial"/>
          <w:b/>
          <w:sz w:val="36"/>
        </w:rPr>
      </w:pPr>
      <w:r>
        <w:rPr>
          <w:noProof/>
        </w:rPr>
        <w:drawing>
          <wp:inline distT="0" distB="0" distL="0" distR="0" wp14:anchorId="66C6584B" wp14:editId="62361A8C">
            <wp:extent cx="4600575" cy="3706510"/>
            <wp:effectExtent l="0" t="0" r="0" b="8255"/>
            <wp:docPr id="1" name="Picture 1" descr="Scu Logo - Fisher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u Logo - Fisher Leadershi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7353" cy="3711971"/>
                    </a:xfrm>
                    <a:prstGeom prst="rect">
                      <a:avLst/>
                    </a:prstGeom>
                    <a:noFill/>
                    <a:ln>
                      <a:noFill/>
                    </a:ln>
                  </pic:spPr>
                </pic:pic>
              </a:graphicData>
            </a:graphic>
          </wp:inline>
        </w:drawing>
      </w:r>
    </w:p>
    <w:p w14:paraId="2313A03F" w14:textId="77777777" w:rsidR="006B330E" w:rsidRPr="00F56D61" w:rsidRDefault="006B330E" w:rsidP="006B330E">
      <w:pPr>
        <w:jc w:val="center"/>
        <w:rPr>
          <w:rFonts w:cstheme="minorHAnsi"/>
          <w:b/>
          <w:sz w:val="40"/>
          <w:szCs w:val="40"/>
        </w:rPr>
      </w:pPr>
      <w:r w:rsidRPr="00F146F2">
        <w:rPr>
          <w:rFonts w:cstheme="minorHAnsi"/>
          <w:b/>
          <w:sz w:val="40"/>
          <w:szCs w:val="40"/>
        </w:rPr>
        <w:t>PROG6001 Managing Software Development Projects</w:t>
      </w:r>
    </w:p>
    <w:p w14:paraId="42F76315" w14:textId="77777777" w:rsidR="006B330E" w:rsidRPr="00F56D61" w:rsidRDefault="006B330E" w:rsidP="006B330E">
      <w:pPr>
        <w:jc w:val="center"/>
        <w:rPr>
          <w:rFonts w:cstheme="minorHAnsi"/>
          <w:b/>
          <w:sz w:val="40"/>
          <w:szCs w:val="40"/>
        </w:rPr>
      </w:pPr>
      <w:r w:rsidRPr="00F56D61">
        <w:rPr>
          <w:rFonts w:cstheme="minorHAnsi"/>
          <w:b/>
          <w:sz w:val="40"/>
          <w:szCs w:val="40"/>
        </w:rPr>
        <w:t xml:space="preserve">ASSESSMENT </w:t>
      </w:r>
      <w:r>
        <w:rPr>
          <w:rFonts w:cstheme="minorHAnsi"/>
          <w:b/>
          <w:sz w:val="40"/>
          <w:szCs w:val="40"/>
        </w:rPr>
        <w:t>2</w:t>
      </w:r>
      <w:r w:rsidRPr="00F56D61">
        <w:rPr>
          <w:rFonts w:cstheme="minorHAnsi"/>
          <w:b/>
          <w:sz w:val="40"/>
          <w:szCs w:val="40"/>
        </w:rPr>
        <w:t xml:space="preserve"> COVER SHEET</w:t>
      </w:r>
    </w:p>
    <w:p w14:paraId="27A1006F" w14:textId="77777777" w:rsidR="006B330E" w:rsidRPr="00F56D61" w:rsidRDefault="006B330E" w:rsidP="006B330E">
      <w:pPr>
        <w:jc w:val="center"/>
        <w:rPr>
          <w:rFonts w:ascii="Arial" w:hAnsi="Arial"/>
        </w:rPr>
      </w:pPr>
      <w:r w:rsidRPr="00F56D61">
        <w:rPr>
          <w:rFonts w:ascii="Arial" w:hAnsi="Arial"/>
        </w:rPr>
        <w:t xml:space="preserve">For use with online submission of </w:t>
      </w:r>
      <w:r>
        <w:rPr>
          <w:rFonts w:ascii="Arial" w:hAnsi="Arial"/>
        </w:rPr>
        <w:t xml:space="preserve">the </w:t>
      </w:r>
      <w:r w:rsidRPr="00F56D61">
        <w:rPr>
          <w:rFonts w:ascii="Arial" w:hAnsi="Arial"/>
        </w:rPr>
        <w:t xml:space="preserve">report </w:t>
      </w:r>
    </w:p>
    <w:p w14:paraId="669A7A10" w14:textId="77777777" w:rsidR="006B330E" w:rsidRPr="00F56D61" w:rsidRDefault="006B330E" w:rsidP="006B330E">
      <w:pPr>
        <w:widowControl w:val="0"/>
        <w:autoSpaceDE w:val="0"/>
        <w:autoSpaceDN w:val="0"/>
        <w:adjustRightInd w:val="0"/>
        <w:rPr>
          <w:rFonts w:ascii="Arial" w:hAnsi="Arial"/>
        </w:rPr>
      </w:pPr>
    </w:p>
    <w:p w14:paraId="4F49AC8D" w14:textId="77777777" w:rsidR="006B330E" w:rsidRPr="00F56D61" w:rsidRDefault="006B330E" w:rsidP="006B330E">
      <w:pPr>
        <w:widowControl w:val="0"/>
        <w:autoSpaceDE w:val="0"/>
        <w:autoSpaceDN w:val="0"/>
        <w:adjustRightInd w:val="0"/>
        <w:rPr>
          <w:rFonts w:ascii="Arial" w:hAnsi="Arial" w:cs="TimesNewRomanPSMT"/>
          <w:b/>
          <w:bCs/>
        </w:rPr>
      </w:pPr>
      <w:r w:rsidRPr="00F56D61">
        <w:rPr>
          <w:rFonts w:ascii="Arial" w:hAnsi="Arial"/>
        </w:rPr>
        <w:t xml:space="preserve">Please complete </w:t>
      </w:r>
      <w:proofErr w:type="gramStart"/>
      <w:r w:rsidRPr="00F56D61">
        <w:rPr>
          <w:rFonts w:ascii="Arial" w:hAnsi="Arial"/>
        </w:rPr>
        <w:t>all of</w:t>
      </w:r>
      <w:proofErr w:type="gramEnd"/>
      <w:r w:rsidRPr="00F56D61">
        <w:rPr>
          <w:rFonts w:ascii="Arial" w:hAnsi="Arial"/>
        </w:rPr>
        <w:t xml:space="preserve"> the following details </w:t>
      </w:r>
      <w:r w:rsidRPr="00F56D61">
        <w:rPr>
          <w:rFonts w:ascii="Arial" w:hAnsi="Arial" w:cs="TimesNewRomanPSMT"/>
        </w:rPr>
        <w:t xml:space="preserve">and then make this sheet the </w:t>
      </w:r>
      <w:r w:rsidRPr="00F56D61">
        <w:rPr>
          <w:rFonts w:ascii="Arial" w:hAnsi="Arial" w:cs="TimesNewRomanPSMT"/>
          <w:b/>
          <w:bCs/>
        </w:rPr>
        <w:t>first page of your report – do not send it as a separate document.</w:t>
      </w:r>
    </w:p>
    <w:p w14:paraId="586D76E9" w14:textId="77777777" w:rsidR="006B330E" w:rsidRPr="00F56D61" w:rsidRDefault="006B330E" w:rsidP="006B330E">
      <w:pPr>
        <w:widowControl w:val="0"/>
        <w:autoSpaceDE w:val="0"/>
        <w:autoSpaceDN w:val="0"/>
        <w:adjustRightInd w:val="0"/>
        <w:rPr>
          <w:rFonts w:ascii="Arial" w:hAnsi="Arial" w:cs="TimesNewRomanPSMT"/>
          <w:b/>
          <w:bCs/>
        </w:rPr>
      </w:pPr>
    </w:p>
    <w:p w14:paraId="7A77B2BD" w14:textId="77777777" w:rsidR="006B330E" w:rsidRPr="006812D4" w:rsidRDefault="006B330E" w:rsidP="006B330E">
      <w:pPr>
        <w:widowControl w:val="0"/>
        <w:autoSpaceDE w:val="0"/>
        <w:autoSpaceDN w:val="0"/>
        <w:adjustRightInd w:val="0"/>
        <w:rPr>
          <w:rFonts w:ascii="Arial" w:hAnsi="Arial" w:cs="TimesNewRomanPSMT"/>
          <w:b/>
          <w:bCs/>
        </w:rPr>
      </w:pPr>
    </w:p>
    <w:p w14:paraId="5D1104A7" w14:textId="44D4FCF0" w:rsidR="006B330E" w:rsidRDefault="006B330E" w:rsidP="006B330E">
      <w:pPr>
        <w:jc w:val="center"/>
        <w:rPr>
          <w:rFonts w:ascii="Arial" w:hAnsi="Arial" w:cs="TimesNewRomanPSMT"/>
        </w:rPr>
      </w:pPr>
      <w:r w:rsidRPr="00F56D61">
        <w:rPr>
          <w:rFonts w:ascii="Arial" w:hAnsi="Arial" w:cs="TimesNewRomanPSMT"/>
          <w:b/>
          <w:bCs/>
        </w:rPr>
        <w:t>Group No:</w:t>
      </w:r>
      <w:r w:rsidR="00B7323B">
        <w:rPr>
          <w:rFonts w:ascii="Arial" w:hAnsi="Arial" w:cs="TimesNewRomanPSMT"/>
        </w:rPr>
        <w:t xml:space="preserve"> 3</w:t>
      </w:r>
    </w:p>
    <w:p w14:paraId="70EC6E94" w14:textId="77777777" w:rsidR="006B330E" w:rsidRPr="000D0242" w:rsidRDefault="006B330E" w:rsidP="006B330E">
      <w:pPr>
        <w:rPr>
          <w:rFonts w:ascii="Arial" w:hAnsi="Arial" w:cs="TimesNewRomanPSMT"/>
          <w:b/>
          <w:bCs/>
        </w:rPr>
      </w:pPr>
    </w:p>
    <w:p w14:paraId="395B23E5" w14:textId="77777777" w:rsidR="006B330E" w:rsidRDefault="006B330E" w:rsidP="006B330E">
      <w:pPr>
        <w:rPr>
          <w:rFonts w:ascii="Arial" w:hAnsi="Arial" w:cs="TimesNewRomanPSMT"/>
          <w:b/>
          <w:bCs/>
          <w:sz w:val="28"/>
          <w:szCs w:val="26"/>
        </w:rPr>
      </w:pPr>
      <w:r w:rsidRPr="000D0242">
        <w:rPr>
          <w:rFonts w:ascii="Arial" w:hAnsi="Arial" w:cs="TimesNewRomanPSMT"/>
          <w:b/>
          <w:bCs/>
          <w:sz w:val="28"/>
          <w:szCs w:val="26"/>
        </w:rPr>
        <w:t>Students Details:</w:t>
      </w:r>
    </w:p>
    <w:p w14:paraId="0AC51966" w14:textId="77777777" w:rsidR="00B6472D" w:rsidRDefault="00B6472D" w:rsidP="00B6472D">
      <w:pPr>
        <w:pStyle w:val="ListParagraph"/>
        <w:widowControl w:val="0"/>
        <w:numPr>
          <w:ilvl w:val="0"/>
          <w:numId w:val="66"/>
        </w:numPr>
        <w:autoSpaceDE w:val="0"/>
        <w:autoSpaceDN w:val="0"/>
        <w:spacing w:before="38"/>
        <w:contextualSpacing w:val="0"/>
        <w:rPr>
          <w:b/>
          <w:bCs/>
        </w:rPr>
      </w:pPr>
      <w:r w:rsidRPr="008C0D82">
        <w:rPr>
          <w:b/>
          <w:bCs/>
        </w:rPr>
        <w:t>Muhammad</w:t>
      </w:r>
      <w:r w:rsidRPr="00140B4B">
        <w:rPr>
          <w:b/>
          <w:bCs/>
        </w:rPr>
        <w:t xml:space="preserve"> </w:t>
      </w:r>
      <w:proofErr w:type="spellStart"/>
      <w:r w:rsidRPr="008C0D82">
        <w:rPr>
          <w:b/>
          <w:bCs/>
        </w:rPr>
        <w:t>Sheheryar</w:t>
      </w:r>
      <w:proofErr w:type="spellEnd"/>
      <w:r w:rsidRPr="00140B4B">
        <w:rPr>
          <w:b/>
          <w:bCs/>
        </w:rPr>
        <w:t xml:space="preserve"> </w:t>
      </w:r>
      <w:r w:rsidRPr="008C0D82">
        <w:rPr>
          <w:b/>
          <w:bCs/>
        </w:rPr>
        <w:t xml:space="preserve">Tariq </w:t>
      </w:r>
      <w:r>
        <w:rPr>
          <w:b/>
          <w:bCs/>
        </w:rPr>
        <w:t xml:space="preserve">- </w:t>
      </w:r>
      <w:r w:rsidRPr="008C0D82">
        <w:rPr>
          <w:b/>
          <w:bCs/>
        </w:rPr>
        <w:t>24819196</w:t>
      </w:r>
    </w:p>
    <w:p w14:paraId="466C071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Piyush Parmar - </w:t>
      </w:r>
      <w:r w:rsidRPr="00140B4B">
        <w:rPr>
          <w:b/>
          <w:bCs/>
        </w:rPr>
        <w:t>24541075</w:t>
      </w:r>
    </w:p>
    <w:p w14:paraId="3959D20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Sonam Rani - </w:t>
      </w:r>
      <w:r w:rsidRPr="008C0D82">
        <w:rPr>
          <w:b/>
          <w:bCs/>
        </w:rPr>
        <w:t>24602309</w:t>
      </w:r>
    </w:p>
    <w:p w14:paraId="41162CE5" w14:textId="46772C21" w:rsidR="00B6472D" w:rsidRPr="00B6472D" w:rsidRDefault="00B6472D" w:rsidP="006B330E">
      <w:pPr>
        <w:pStyle w:val="ListParagraph"/>
        <w:widowControl w:val="0"/>
        <w:numPr>
          <w:ilvl w:val="0"/>
          <w:numId w:val="66"/>
        </w:numPr>
        <w:autoSpaceDE w:val="0"/>
        <w:autoSpaceDN w:val="0"/>
        <w:spacing w:before="38"/>
        <w:contextualSpacing w:val="0"/>
        <w:rPr>
          <w:b/>
          <w:bCs/>
        </w:rPr>
      </w:pPr>
      <w:r>
        <w:rPr>
          <w:b/>
          <w:bCs/>
        </w:rPr>
        <w:t xml:space="preserve">Urmila </w:t>
      </w:r>
      <w:proofErr w:type="spellStart"/>
      <w:r>
        <w:rPr>
          <w:b/>
          <w:bCs/>
        </w:rPr>
        <w:t>Chhikara</w:t>
      </w:r>
      <w:proofErr w:type="spellEnd"/>
      <w:r>
        <w:rPr>
          <w:b/>
          <w:bCs/>
        </w:rPr>
        <w:t xml:space="preserve"> - </w:t>
      </w:r>
      <w:r w:rsidRPr="008C0D82">
        <w:rPr>
          <w:b/>
          <w:bCs/>
        </w:rPr>
        <w:t>24576035</w:t>
      </w:r>
    </w:p>
    <w:p w14:paraId="787CD2E4"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Unit Name: Managing Software Development Projects</w:t>
      </w:r>
    </w:p>
    <w:p w14:paraId="67B378B3" w14:textId="77777777" w:rsidR="006B330E" w:rsidRPr="00C66D8D" w:rsidRDefault="006B330E" w:rsidP="006B330E">
      <w:pPr>
        <w:rPr>
          <w:rFonts w:ascii="Arial" w:hAnsi="Arial" w:cs="TimesNewRomanPSMT"/>
          <w:b/>
          <w:bCs/>
          <w:sz w:val="28"/>
          <w:szCs w:val="26"/>
          <w:lang w:eastAsia="zh-CN"/>
        </w:rPr>
      </w:pPr>
      <w:r w:rsidRPr="000D0242">
        <w:rPr>
          <w:rFonts w:ascii="Arial" w:hAnsi="Arial" w:cs="TimesNewRomanPSMT"/>
          <w:b/>
          <w:bCs/>
          <w:sz w:val="28"/>
          <w:szCs w:val="26"/>
        </w:rPr>
        <w:t>Unit Code: PROG600</w:t>
      </w:r>
      <w:r>
        <w:rPr>
          <w:rFonts w:ascii="Arial" w:hAnsi="Arial" w:cs="TimesNewRomanPSMT" w:hint="eastAsia"/>
          <w:b/>
          <w:bCs/>
          <w:sz w:val="28"/>
          <w:szCs w:val="26"/>
          <w:lang w:eastAsia="zh-CN"/>
        </w:rPr>
        <w:t>1</w:t>
      </w:r>
    </w:p>
    <w:p w14:paraId="6B2A5F3D"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No.: Assignment </w:t>
      </w:r>
      <w:r>
        <w:rPr>
          <w:rFonts w:ascii="Arial" w:hAnsi="Arial" w:cs="TimesNewRomanPSMT"/>
          <w:b/>
          <w:bCs/>
          <w:sz w:val="28"/>
          <w:szCs w:val="26"/>
        </w:rPr>
        <w:t>2</w:t>
      </w:r>
      <w:r w:rsidRPr="000D0242">
        <w:rPr>
          <w:rFonts w:ascii="Arial" w:hAnsi="Arial" w:cs="TimesNewRomanPSMT"/>
          <w:b/>
          <w:bCs/>
          <w:sz w:val="28"/>
          <w:szCs w:val="26"/>
        </w:rPr>
        <w:t>,</w:t>
      </w:r>
    </w:p>
    <w:p w14:paraId="53949CCC"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Title: Project </w:t>
      </w:r>
      <w:r>
        <w:rPr>
          <w:rFonts w:ascii="Arial" w:hAnsi="Arial" w:cs="TimesNewRomanPSMT"/>
          <w:b/>
          <w:bCs/>
          <w:sz w:val="28"/>
          <w:szCs w:val="26"/>
        </w:rPr>
        <w:t>report</w:t>
      </w:r>
    </w:p>
    <w:p w14:paraId="07501EB2" w14:textId="0B33FCBB"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ue date:</w:t>
      </w:r>
      <w:r w:rsidR="00A53248">
        <w:rPr>
          <w:rFonts w:ascii="Arial" w:hAnsi="Arial" w:cs="TimesNewRomanPSMT"/>
          <w:b/>
          <w:bCs/>
          <w:sz w:val="28"/>
          <w:szCs w:val="26"/>
        </w:rPr>
        <w:t xml:space="preserve"> 08</w:t>
      </w:r>
      <w:r w:rsidR="00A53248" w:rsidRPr="00A53248">
        <w:rPr>
          <w:rFonts w:ascii="Arial" w:hAnsi="Arial" w:cs="TimesNewRomanPSMT"/>
          <w:b/>
          <w:bCs/>
          <w:sz w:val="28"/>
          <w:szCs w:val="26"/>
          <w:vertAlign w:val="superscript"/>
        </w:rPr>
        <w:t>th</w:t>
      </w:r>
      <w:r w:rsidR="00A53248">
        <w:rPr>
          <w:rFonts w:ascii="Arial" w:hAnsi="Arial" w:cs="TimesNewRomanPSMT"/>
          <w:b/>
          <w:bCs/>
          <w:sz w:val="28"/>
          <w:szCs w:val="26"/>
        </w:rPr>
        <w:t xml:space="preserve"> </w:t>
      </w:r>
      <w:proofErr w:type="gramStart"/>
      <w:r w:rsidR="00A53248">
        <w:rPr>
          <w:rFonts w:ascii="Arial" w:hAnsi="Arial" w:cs="TimesNewRomanPSMT"/>
          <w:b/>
          <w:bCs/>
          <w:sz w:val="28"/>
          <w:szCs w:val="26"/>
        </w:rPr>
        <w:t>April,</w:t>
      </w:r>
      <w:proofErr w:type="gramEnd"/>
      <w:r w:rsidR="00A53248">
        <w:rPr>
          <w:rFonts w:ascii="Arial" w:hAnsi="Arial" w:cs="TimesNewRomanPSMT"/>
          <w:b/>
          <w:bCs/>
          <w:sz w:val="28"/>
          <w:szCs w:val="26"/>
        </w:rPr>
        <w:t xml:space="preserve"> 2025</w:t>
      </w:r>
    </w:p>
    <w:p w14:paraId="27B64B50" w14:textId="02E7CB2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ate submitted:</w:t>
      </w:r>
      <w:r w:rsidR="00A53248">
        <w:rPr>
          <w:rFonts w:ascii="Arial" w:hAnsi="Arial" w:cs="TimesNewRomanPSMT"/>
          <w:b/>
          <w:bCs/>
          <w:sz w:val="28"/>
          <w:szCs w:val="26"/>
        </w:rPr>
        <w:t xml:space="preserve"> 08 April, 2025</w:t>
      </w:r>
    </w:p>
    <w:p w14:paraId="1773FBD4" w14:textId="77777777" w:rsidR="006B330E" w:rsidRDefault="006B330E" w:rsidP="006B330E"/>
    <w:p w14:paraId="5790BD98" w14:textId="77777777" w:rsidR="006B330E" w:rsidRDefault="006B330E" w:rsidP="006B330E"/>
    <w:p w14:paraId="0E806983" w14:textId="77777777" w:rsidR="00F92F30" w:rsidRDefault="00F92F30">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lastRenderedPageBreak/>
        <w:br w:type="page"/>
      </w:r>
    </w:p>
    <w:sdt>
      <w:sdtPr>
        <w:rPr>
          <w:rFonts w:asciiTheme="minorHAnsi" w:eastAsiaTheme="minorHAnsi" w:hAnsiTheme="minorHAnsi" w:cstheme="minorBidi"/>
          <w:b w:val="0"/>
          <w:bCs w:val="0"/>
          <w:color w:val="auto"/>
          <w:sz w:val="24"/>
          <w:szCs w:val="24"/>
          <w:lang w:val="en-AU"/>
        </w:rPr>
        <w:id w:val="318005708"/>
        <w:docPartObj>
          <w:docPartGallery w:val="Table of Contents"/>
          <w:docPartUnique/>
        </w:docPartObj>
      </w:sdtPr>
      <w:sdtEndPr>
        <w:rPr>
          <w:noProof/>
        </w:rPr>
      </w:sdtEndPr>
      <w:sdtContent>
        <w:p w14:paraId="358D586A" w14:textId="40B8B811" w:rsidR="00F92F30" w:rsidRDefault="00F92F30">
          <w:pPr>
            <w:pStyle w:val="TOCHeading"/>
          </w:pPr>
          <w:r>
            <w:t>Table of Contents</w:t>
          </w:r>
        </w:p>
        <w:p w14:paraId="40B4628D" w14:textId="0A984FED" w:rsidR="00EB2518" w:rsidRDefault="00F92F30">
          <w:pPr>
            <w:pStyle w:val="TOC1"/>
            <w:tabs>
              <w:tab w:val="right" w:leader="dot" w:pos="9016"/>
            </w:tabs>
            <w:rPr>
              <w:rFonts w:eastAsiaTheme="minorEastAsia"/>
              <w:b w:val="0"/>
              <w:bCs w:val="0"/>
              <w:i w:val="0"/>
              <w:iCs w:val="0"/>
              <w:noProof/>
              <w:kern w:val="2"/>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95022017" w:history="1">
            <w:r w:rsidR="00EB2518" w:rsidRPr="00191CFE">
              <w:rPr>
                <w:rStyle w:val="Hyperlink"/>
                <w:noProof/>
              </w:rPr>
              <w:t>Quick Facts About RFP</w:t>
            </w:r>
            <w:r w:rsidR="00EB2518">
              <w:rPr>
                <w:noProof/>
                <w:webHidden/>
              </w:rPr>
              <w:tab/>
            </w:r>
            <w:r w:rsidR="00EB2518">
              <w:rPr>
                <w:noProof/>
                <w:webHidden/>
              </w:rPr>
              <w:fldChar w:fldCharType="begin"/>
            </w:r>
            <w:r w:rsidR="00EB2518">
              <w:rPr>
                <w:noProof/>
                <w:webHidden/>
              </w:rPr>
              <w:instrText xml:space="preserve"> PAGEREF _Toc195022017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3358660" w14:textId="14B48CF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18" w:history="1">
            <w:r w:rsidR="00EB2518" w:rsidRPr="00191CFE">
              <w:rPr>
                <w:rStyle w:val="Hyperlink"/>
                <w:noProof/>
              </w:rPr>
              <w:t>About ABB</w:t>
            </w:r>
            <w:r w:rsidR="00EB2518">
              <w:rPr>
                <w:noProof/>
                <w:webHidden/>
              </w:rPr>
              <w:tab/>
            </w:r>
            <w:r w:rsidR="00EB2518">
              <w:rPr>
                <w:noProof/>
                <w:webHidden/>
              </w:rPr>
              <w:fldChar w:fldCharType="begin"/>
            </w:r>
            <w:r w:rsidR="00EB2518">
              <w:rPr>
                <w:noProof/>
                <w:webHidden/>
              </w:rPr>
              <w:instrText xml:space="preserve"> PAGEREF _Toc195022018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1770F1D6" w14:textId="04DA67CB"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19" w:history="1">
            <w:r w:rsidR="00EB2518" w:rsidRPr="00191CFE">
              <w:rPr>
                <w:rStyle w:val="Hyperlink"/>
                <w:noProof/>
              </w:rPr>
              <w:t>Company Overview</w:t>
            </w:r>
            <w:r w:rsidR="00EB2518">
              <w:rPr>
                <w:noProof/>
                <w:webHidden/>
              </w:rPr>
              <w:tab/>
            </w:r>
            <w:r w:rsidR="00EB2518">
              <w:rPr>
                <w:noProof/>
                <w:webHidden/>
              </w:rPr>
              <w:fldChar w:fldCharType="begin"/>
            </w:r>
            <w:r w:rsidR="00EB2518">
              <w:rPr>
                <w:noProof/>
                <w:webHidden/>
              </w:rPr>
              <w:instrText xml:space="preserve"> PAGEREF _Toc195022019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2FA53DD" w14:textId="30471E2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0" w:history="1">
            <w:r w:rsidR="00EB2518" w:rsidRPr="00191CFE">
              <w:rPr>
                <w:rStyle w:val="Hyperlink"/>
                <w:noProof/>
              </w:rPr>
              <w:t>Current Operations</w:t>
            </w:r>
            <w:r w:rsidR="00EB2518">
              <w:rPr>
                <w:noProof/>
                <w:webHidden/>
              </w:rPr>
              <w:tab/>
            </w:r>
            <w:r w:rsidR="00EB2518">
              <w:rPr>
                <w:noProof/>
                <w:webHidden/>
              </w:rPr>
              <w:fldChar w:fldCharType="begin"/>
            </w:r>
            <w:r w:rsidR="00EB2518">
              <w:rPr>
                <w:noProof/>
                <w:webHidden/>
              </w:rPr>
              <w:instrText xml:space="preserve"> PAGEREF _Toc195022020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38703D2C" w14:textId="69587E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1" w:history="1">
            <w:r w:rsidR="00EB2518" w:rsidRPr="00191CFE">
              <w:rPr>
                <w:rStyle w:val="Hyperlink"/>
                <w:noProof/>
              </w:rPr>
              <w:t>Future Company Plans</w:t>
            </w:r>
            <w:r w:rsidR="00EB2518">
              <w:rPr>
                <w:noProof/>
                <w:webHidden/>
              </w:rPr>
              <w:tab/>
            </w:r>
            <w:r w:rsidR="00EB2518">
              <w:rPr>
                <w:noProof/>
                <w:webHidden/>
              </w:rPr>
              <w:fldChar w:fldCharType="begin"/>
            </w:r>
            <w:r w:rsidR="00EB2518">
              <w:rPr>
                <w:noProof/>
                <w:webHidden/>
              </w:rPr>
              <w:instrText xml:space="preserve"> PAGEREF _Toc195022021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44E78C70" w14:textId="364601E0"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22" w:history="1">
            <w:r w:rsidR="00EB2518" w:rsidRPr="00191CFE">
              <w:rPr>
                <w:rStyle w:val="Hyperlink"/>
                <w:noProof/>
              </w:rPr>
              <w:t>Contact Info</w:t>
            </w:r>
            <w:r w:rsidR="00EB2518">
              <w:rPr>
                <w:noProof/>
                <w:webHidden/>
              </w:rPr>
              <w:tab/>
            </w:r>
            <w:r w:rsidR="00EB2518">
              <w:rPr>
                <w:noProof/>
                <w:webHidden/>
              </w:rPr>
              <w:fldChar w:fldCharType="begin"/>
            </w:r>
            <w:r w:rsidR="00EB2518">
              <w:rPr>
                <w:noProof/>
                <w:webHidden/>
              </w:rPr>
              <w:instrText xml:space="preserve"> PAGEREF _Toc195022022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02037B29" w14:textId="479EFDF0"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23" w:history="1">
            <w:r w:rsidR="00EB2518" w:rsidRPr="00191CFE">
              <w:rPr>
                <w:rStyle w:val="Hyperlink"/>
                <w:noProof/>
              </w:rPr>
              <w:t>Proposal Evaluation Criteria</w:t>
            </w:r>
            <w:r w:rsidR="00EB2518">
              <w:rPr>
                <w:noProof/>
                <w:webHidden/>
              </w:rPr>
              <w:tab/>
            </w:r>
            <w:r w:rsidR="00EB2518">
              <w:rPr>
                <w:noProof/>
                <w:webHidden/>
              </w:rPr>
              <w:fldChar w:fldCharType="begin"/>
            </w:r>
            <w:r w:rsidR="00EB2518">
              <w:rPr>
                <w:noProof/>
                <w:webHidden/>
              </w:rPr>
              <w:instrText xml:space="preserve"> PAGEREF _Toc195022023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5A987888" w14:textId="054F7A97"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4" w:history="1">
            <w:r w:rsidR="00EB2518" w:rsidRPr="00191CFE">
              <w:rPr>
                <w:rStyle w:val="Hyperlink"/>
                <w:noProof/>
              </w:rPr>
              <w:t>Technical Evaluation Criteria</w:t>
            </w:r>
            <w:r w:rsidR="00EB2518">
              <w:rPr>
                <w:noProof/>
                <w:webHidden/>
              </w:rPr>
              <w:tab/>
            </w:r>
            <w:r w:rsidR="00EB2518">
              <w:rPr>
                <w:noProof/>
                <w:webHidden/>
              </w:rPr>
              <w:fldChar w:fldCharType="begin"/>
            </w:r>
            <w:r w:rsidR="00EB2518">
              <w:rPr>
                <w:noProof/>
                <w:webHidden/>
              </w:rPr>
              <w:instrText xml:space="preserve"> PAGEREF _Toc195022024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2654F2CB" w14:textId="2F8A11A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5" w:history="1">
            <w:r w:rsidR="00EB2518" w:rsidRPr="00191CFE">
              <w:rPr>
                <w:rStyle w:val="Hyperlink"/>
                <w:noProof/>
              </w:rPr>
              <w:t>System Functionality</w:t>
            </w:r>
            <w:r w:rsidR="00EB2518">
              <w:rPr>
                <w:noProof/>
                <w:webHidden/>
              </w:rPr>
              <w:tab/>
            </w:r>
            <w:r w:rsidR="00EB2518">
              <w:rPr>
                <w:noProof/>
                <w:webHidden/>
              </w:rPr>
              <w:fldChar w:fldCharType="begin"/>
            </w:r>
            <w:r w:rsidR="00EB2518">
              <w:rPr>
                <w:noProof/>
                <w:webHidden/>
              </w:rPr>
              <w:instrText xml:space="preserve"> PAGEREF _Toc195022025 \h </w:instrText>
            </w:r>
            <w:r w:rsidR="00EB2518">
              <w:rPr>
                <w:noProof/>
                <w:webHidden/>
              </w:rPr>
            </w:r>
            <w:r w:rsidR="00EB2518">
              <w:rPr>
                <w:noProof/>
                <w:webHidden/>
              </w:rPr>
              <w:fldChar w:fldCharType="separate"/>
            </w:r>
            <w:r w:rsidR="00EB2518">
              <w:rPr>
                <w:noProof/>
                <w:webHidden/>
              </w:rPr>
              <w:t>5</w:t>
            </w:r>
            <w:r w:rsidR="00EB2518">
              <w:rPr>
                <w:noProof/>
                <w:webHidden/>
              </w:rPr>
              <w:fldChar w:fldCharType="end"/>
            </w:r>
          </w:hyperlink>
        </w:p>
        <w:p w14:paraId="23F32A1E" w14:textId="72716C2B"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6" w:history="1">
            <w:r w:rsidR="00EB2518" w:rsidRPr="00191CFE">
              <w:rPr>
                <w:rStyle w:val="Hyperlink"/>
                <w:noProof/>
              </w:rPr>
              <w:t>Scalability and Flexibility</w:t>
            </w:r>
            <w:r w:rsidR="00EB2518">
              <w:rPr>
                <w:noProof/>
                <w:webHidden/>
              </w:rPr>
              <w:tab/>
            </w:r>
            <w:r w:rsidR="00EB2518">
              <w:rPr>
                <w:noProof/>
                <w:webHidden/>
              </w:rPr>
              <w:fldChar w:fldCharType="begin"/>
            </w:r>
            <w:r w:rsidR="00EB2518">
              <w:rPr>
                <w:noProof/>
                <w:webHidden/>
              </w:rPr>
              <w:instrText xml:space="preserve"> PAGEREF _Toc195022026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42A3889B" w14:textId="0302546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7" w:history="1">
            <w:r w:rsidR="00EB2518" w:rsidRPr="00191CFE">
              <w:rPr>
                <w:rStyle w:val="Hyperlink"/>
                <w:noProof/>
              </w:rPr>
              <w:t>Integration Capabilities</w:t>
            </w:r>
            <w:r w:rsidR="00EB2518">
              <w:rPr>
                <w:noProof/>
                <w:webHidden/>
              </w:rPr>
              <w:tab/>
            </w:r>
            <w:r w:rsidR="00EB2518">
              <w:rPr>
                <w:noProof/>
                <w:webHidden/>
              </w:rPr>
              <w:fldChar w:fldCharType="begin"/>
            </w:r>
            <w:r w:rsidR="00EB2518">
              <w:rPr>
                <w:noProof/>
                <w:webHidden/>
              </w:rPr>
              <w:instrText xml:space="preserve"> PAGEREF _Toc195022027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16BC75A2" w14:textId="79544731"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28" w:history="1">
            <w:r w:rsidR="00EB2518" w:rsidRPr="00191CFE">
              <w:rPr>
                <w:rStyle w:val="Hyperlink"/>
                <w:noProof/>
              </w:rPr>
              <w:t>Security and Compliance</w:t>
            </w:r>
            <w:r w:rsidR="00EB2518">
              <w:rPr>
                <w:noProof/>
                <w:webHidden/>
              </w:rPr>
              <w:tab/>
            </w:r>
            <w:r w:rsidR="00EB2518">
              <w:rPr>
                <w:noProof/>
                <w:webHidden/>
              </w:rPr>
              <w:fldChar w:fldCharType="begin"/>
            </w:r>
            <w:r w:rsidR="00EB2518">
              <w:rPr>
                <w:noProof/>
                <w:webHidden/>
              </w:rPr>
              <w:instrText xml:space="preserve"> PAGEREF _Toc195022028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56F97ABA" w14:textId="39BE37E3"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29" w:history="1">
            <w:r w:rsidR="00EB2518" w:rsidRPr="00191CFE">
              <w:rPr>
                <w:rStyle w:val="Hyperlink"/>
                <w:noProof/>
              </w:rPr>
              <w:t>Financial Evaluation Criteria</w:t>
            </w:r>
            <w:r w:rsidR="00EB2518">
              <w:rPr>
                <w:noProof/>
                <w:webHidden/>
              </w:rPr>
              <w:tab/>
            </w:r>
            <w:r w:rsidR="00EB2518">
              <w:rPr>
                <w:noProof/>
                <w:webHidden/>
              </w:rPr>
              <w:fldChar w:fldCharType="begin"/>
            </w:r>
            <w:r w:rsidR="00EB2518">
              <w:rPr>
                <w:noProof/>
                <w:webHidden/>
              </w:rPr>
              <w:instrText xml:space="preserve"> PAGEREF _Toc195022029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3BE61839" w14:textId="275E9E44"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0" w:history="1">
            <w:r w:rsidR="00EB2518" w:rsidRPr="00191CFE">
              <w:rPr>
                <w:rStyle w:val="Hyperlink"/>
                <w:noProof/>
              </w:rPr>
              <w:t>Cost Structure</w:t>
            </w:r>
            <w:r w:rsidR="00EB2518">
              <w:rPr>
                <w:noProof/>
                <w:webHidden/>
              </w:rPr>
              <w:tab/>
            </w:r>
            <w:r w:rsidR="00EB2518">
              <w:rPr>
                <w:noProof/>
                <w:webHidden/>
              </w:rPr>
              <w:fldChar w:fldCharType="begin"/>
            </w:r>
            <w:r w:rsidR="00EB2518">
              <w:rPr>
                <w:noProof/>
                <w:webHidden/>
              </w:rPr>
              <w:instrText xml:space="preserve"> PAGEREF _Toc195022030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053C16B5" w14:textId="11684DD0"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1" w:history="1">
            <w:r w:rsidR="00EB2518" w:rsidRPr="00191CFE">
              <w:rPr>
                <w:rStyle w:val="Hyperlink"/>
                <w:noProof/>
              </w:rPr>
              <w:t>Return on Investment (ROI)</w:t>
            </w:r>
            <w:r w:rsidR="00EB2518">
              <w:rPr>
                <w:noProof/>
                <w:webHidden/>
              </w:rPr>
              <w:tab/>
            </w:r>
            <w:r w:rsidR="00EB2518">
              <w:rPr>
                <w:noProof/>
                <w:webHidden/>
              </w:rPr>
              <w:fldChar w:fldCharType="begin"/>
            </w:r>
            <w:r w:rsidR="00EB2518">
              <w:rPr>
                <w:noProof/>
                <w:webHidden/>
              </w:rPr>
              <w:instrText xml:space="preserve"> PAGEREF _Toc195022031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6D3FC29E" w14:textId="2E4C555E"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32" w:history="1">
            <w:r w:rsidR="00EB2518" w:rsidRPr="00191CFE">
              <w:rPr>
                <w:rStyle w:val="Hyperlink"/>
                <w:noProof/>
              </w:rPr>
              <w:t>Vendor Evaluation Criteria</w:t>
            </w:r>
            <w:r w:rsidR="00EB2518">
              <w:rPr>
                <w:noProof/>
                <w:webHidden/>
              </w:rPr>
              <w:tab/>
            </w:r>
            <w:r w:rsidR="00EB2518">
              <w:rPr>
                <w:noProof/>
                <w:webHidden/>
              </w:rPr>
              <w:fldChar w:fldCharType="begin"/>
            </w:r>
            <w:r w:rsidR="00EB2518">
              <w:rPr>
                <w:noProof/>
                <w:webHidden/>
              </w:rPr>
              <w:instrText xml:space="preserve"> PAGEREF _Toc195022032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421A0F53" w14:textId="10F7A20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3" w:history="1">
            <w:r w:rsidR="00EB2518" w:rsidRPr="00191CFE">
              <w:rPr>
                <w:rStyle w:val="Hyperlink"/>
                <w:noProof/>
              </w:rPr>
              <w:t>Company Experience and References</w:t>
            </w:r>
            <w:r w:rsidR="00EB2518">
              <w:rPr>
                <w:noProof/>
                <w:webHidden/>
              </w:rPr>
              <w:tab/>
            </w:r>
            <w:r w:rsidR="00EB2518">
              <w:rPr>
                <w:noProof/>
                <w:webHidden/>
              </w:rPr>
              <w:fldChar w:fldCharType="begin"/>
            </w:r>
            <w:r w:rsidR="00EB2518">
              <w:rPr>
                <w:noProof/>
                <w:webHidden/>
              </w:rPr>
              <w:instrText xml:space="preserve"> PAGEREF _Toc195022033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7CCABA97" w14:textId="566C928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4" w:history="1">
            <w:r w:rsidR="00EB2518" w:rsidRPr="00191CFE">
              <w:rPr>
                <w:rStyle w:val="Hyperlink"/>
                <w:noProof/>
              </w:rPr>
              <w:t>Project Team and Skillset</w:t>
            </w:r>
            <w:r w:rsidR="00EB2518">
              <w:rPr>
                <w:noProof/>
                <w:webHidden/>
              </w:rPr>
              <w:tab/>
            </w:r>
            <w:r w:rsidR="00EB2518">
              <w:rPr>
                <w:noProof/>
                <w:webHidden/>
              </w:rPr>
              <w:fldChar w:fldCharType="begin"/>
            </w:r>
            <w:r w:rsidR="00EB2518">
              <w:rPr>
                <w:noProof/>
                <w:webHidden/>
              </w:rPr>
              <w:instrText xml:space="preserve"> PAGEREF _Toc195022034 \h </w:instrText>
            </w:r>
            <w:r w:rsidR="00EB2518">
              <w:rPr>
                <w:noProof/>
                <w:webHidden/>
              </w:rPr>
            </w:r>
            <w:r w:rsidR="00EB2518">
              <w:rPr>
                <w:noProof/>
                <w:webHidden/>
              </w:rPr>
              <w:fldChar w:fldCharType="separate"/>
            </w:r>
            <w:r w:rsidR="00EB2518">
              <w:rPr>
                <w:noProof/>
                <w:webHidden/>
              </w:rPr>
              <w:t>6</w:t>
            </w:r>
            <w:r w:rsidR="00EB2518">
              <w:rPr>
                <w:noProof/>
                <w:webHidden/>
              </w:rPr>
              <w:fldChar w:fldCharType="end"/>
            </w:r>
          </w:hyperlink>
        </w:p>
        <w:p w14:paraId="08653216" w14:textId="46171A5E"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35" w:history="1">
            <w:r w:rsidR="00EB2518" w:rsidRPr="00191CFE">
              <w:rPr>
                <w:rStyle w:val="Hyperlink"/>
                <w:noProof/>
              </w:rPr>
              <w:t>Implementation and Support Evaluation Criteria</w:t>
            </w:r>
            <w:r w:rsidR="00EB2518">
              <w:rPr>
                <w:noProof/>
                <w:webHidden/>
              </w:rPr>
              <w:tab/>
            </w:r>
            <w:r w:rsidR="00EB2518">
              <w:rPr>
                <w:noProof/>
                <w:webHidden/>
              </w:rPr>
              <w:fldChar w:fldCharType="begin"/>
            </w:r>
            <w:r w:rsidR="00EB2518">
              <w:rPr>
                <w:noProof/>
                <w:webHidden/>
              </w:rPr>
              <w:instrText xml:space="preserve"> PAGEREF _Toc195022035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D3F39CE" w14:textId="5A770C8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6" w:history="1">
            <w:r w:rsidR="00EB2518" w:rsidRPr="00191CFE">
              <w:rPr>
                <w:rStyle w:val="Hyperlink"/>
                <w:noProof/>
              </w:rPr>
              <w:t>Timeline and Project Plan</w:t>
            </w:r>
            <w:r w:rsidR="00EB2518">
              <w:rPr>
                <w:noProof/>
                <w:webHidden/>
              </w:rPr>
              <w:tab/>
            </w:r>
            <w:r w:rsidR="00EB2518">
              <w:rPr>
                <w:noProof/>
                <w:webHidden/>
              </w:rPr>
              <w:fldChar w:fldCharType="begin"/>
            </w:r>
            <w:r w:rsidR="00EB2518">
              <w:rPr>
                <w:noProof/>
                <w:webHidden/>
              </w:rPr>
              <w:instrText xml:space="preserve"> PAGEREF _Toc195022036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D995612" w14:textId="39CC97D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37" w:history="1">
            <w:r w:rsidR="00EB2518" w:rsidRPr="00191CFE">
              <w:rPr>
                <w:rStyle w:val="Hyperlink"/>
                <w:noProof/>
              </w:rPr>
              <w:t>Post-Deployment Support</w:t>
            </w:r>
            <w:r w:rsidR="00EB2518">
              <w:rPr>
                <w:noProof/>
                <w:webHidden/>
              </w:rPr>
              <w:tab/>
            </w:r>
            <w:r w:rsidR="00EB2518">
              <w:rPr>
                <w:noProof/>
                <w:webHidden/>
              </w:rPr>
              <w:fldChar w:fldCharType="begin"/>
            </w:r>
            <w:r w:rsidR="00EB2518">
              <w:rPr>
                <w:noProof/>
                <w:webHidden/>
              </w:rPr>
              <w:instrText xml:space="preserve"> PAGEREF _Toc195022037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E87E042" w14:textId="35478941"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38" w:history="1">
            <w:r w:rsidR="00EB2518" w:rsidRPr="00191CFE">
              <w:rPr>
                <w:rStyle w:val="Hyperlink"/>
                <w:noProof/>
              </w:rPr>
              <w:t>Project Summary</w:t>
            </w:r>
            <w:r w:rsidR="00EB2518">
              <w:rPr>
                <w:noProof/>
                <w:webHidden/>
              </w:rPr>
              <w:tab/>
            </w:r>
            <w:r w:rsidR="00EB2518">
              <w:rPr>
                <w:noProof/>
                <w:webHidden/>
              </w:rPr>
              <w:fldChar w:fldCharType="begin"/>
            </w:r>
            <w:r w:rsidR="00EB2518">
              <w:rPr>
                <w:noProof/>
                <w:webHidden/>
              </w:rPr>
              <w:instrText xml:space="preserve"> PAGEREF _Toc195022038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DB31739" w14:textId="3AF5B554"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39" w:history="1">
            <w:r w:rsidR="00EB2518" w:rsidRPr="00191CFE">
              <w:rPr>
                <w:rStyle w:val="Hyperlink"/>
                <w:noProof/>
              </w:rPr>
              <w:t>Target Market</w:t>
            </w:r>
            <w:r w:rsidR="00EB2518">
              <w:rPr>
                <w:noProof/>
                <w:webHidden/>
              </w:rPr>
              <w:tab/>
            </w:r>
            <w:r w:rsidR="00EB2518">
              <w:rPr>
                <w:noProof/>
                <w:webHidden/>
              </w:rPr>
              <w:fldChar w:fldCharType="begin"/>
            </w:r>
            <w:r w:rsidR="00EB2518">
              <w:rPr>
                <w:noProof/>
                <w:webHidden/>
              </w:rPr>
              <w:instrText xml:space="preserve"> PAGEREF _Toc195022039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4A8EB7FA" w14:textId="373A023A"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0" w:history="1">
            <w:r w:rsidR="00EB2518" w:rsidRPr="00191CFE">
              <w:rPr>
                <w:rStyle w:val="Hyperlink"/>
                <w:noProof/>
              </w:rPr>
              <w:t>Key Customers</w:t>
            </w:r>
            <w:r w:rsidR="00EB2518">
              <w:rPr>
                <w:noProof/>
                <w:webHidden/>
              </w:rPr>
              <w:tab/>
            </w:r>
            <w:r w:rsidR="00EB2518">
              <w:rPr>
                <w:noProof/>
                <w:webHidden/>
              </w:rPr>
              <w:fldChar w:fldCharType="begin"/>
            </w:r>
            <w:r w:rsidR="00EB2518">
              <w:rPr>
                <w:noProof/>
                <w:webHidden/>
              </w:rPr>
              <w:instrText xml:space="preserve"> PAGEREF _Toc195022040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034DC97" w14:textId="14EC0E9F"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1" w:history="1">
            <w:r w:rsidR="00EB2518" w:rsidRPr="00191CFE">
              <w:rPr>
                <w:rStyle w:val="Hyperlink"/>
                <w:noProof/>
              </w:rPr>
              <w:t>Marketing Channels</w:t>
            </w:r>
            <w:r w:rsidR="00EB2518">
              <w:rPr>
                <w:noProof/>
                <w:webHidden/>
              </w:rPr>
              <w:tab/>
            </w:r>
            <w:r w:rsidR="00EB2518">
              <w:rPr>
                <w:noProof/>
                <w:webHidden/>
              </w:rPr>
              <w:fldChar w:fldCharType="begin"/>
            </w:r>
            <w:r w:rsidR="00EB2518">
              <w:rPr>
                <w:noProof/>
                <w:webHidden/>
              </w:rPr>
              <w:instrText xml:space="preserve"> PAGEREF _Toc195022041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66FF86D6" w14:textId="27B32ECB"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2" w:history="1">
            <w:r w:rsidR="00EB2518" w:rsidRPr="00191CFE">
              <w:rPr>
                <w:rStyle w:val="Hyperlink"/>
                <w:noProof/>
              </w:rPr>
              <w:t>Geographic Reach</w:t>
            </w:r>
            <w:r w:rsidR="00EB2518">
              <w:rPr>
                <w:noProof/>
                <w:webHidden/>
              </w:rPr>
              <w:tab/>
            </w:r>
            <w:r w:rsidR="00EB2518">
              <w:rPr>
                <w:noProof/>
                <w:webHidden/>
              </w:rPr>
              <w:fldChar w:fldCharType="begin"/>
            </w:r>
            <w:r w:rsidR="00EB2518">
              <w:rPr>
                <w:noProof/>
                <w:webHidden/>
              </w:rPr>
              <w:instrText xml:space="preserve"> PAGEREF _Toc195022042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73E4B4DA" w14:textId="2EABDAAC"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3" w:history="1">
            <w:r w:rsidR="00EB2518" w:rsidRPr="00191CFE">
              <w:rPr>
                <w:rStyle w:val="Hyperlink"/>
                <w:noProof/>
              </w:rPr>
              <w:t>Market Needs</w:t>
            </w:r>
            <w:r w:rsidR="00EB2518">
              <w:rPr>
                <w:noProof/>
                <w:webHidden/>
              </w:rPr>
              <w:tab/>
            </w:r>
            <w:r w:rsidR="00EB2518">
              <w:rPr>
                <w:noProof/>
                <w:webHidden/>
              </w:rPr>
              <w:fldChar w:fldCharType="begin"/>
            </w:r>
            <w:r w:rsidR="00EB2518">
              <w:rPr>
                <w:noProof/>
                <w:webHidden/>
              </w:rPr>
              <w:instrText xml:space="preserve"> PAGEREF _Toc195022043 \h </w:instrText>
            </w:r>
            <w:r w:rsidR="00EB2518">
              <w:rPr>
                <w:noProof/>
                <w:webHidden/>
              </w:rPr>
            </w:r>
            <w:r w:rsidR="00EB2518">
              <w:rPr>
                <w:noProof/>
                <w:webHidden/>
              </w:rPr>
              <w:fldChar w:fldCharType="separate"/>
            </w:r>
            <w:r w:rsidR="00EB2518">
              <w:rPr>
                <w:noProof/>
                <w:webHidden/>
              </w:rPr>
              <w:t>7</w:t>
            </w:r>
            <w:r w:rsidR="00EB2518">
              <w:rPr>
                <w:noProof/>
                <w:webHidden/>
              </w:rPr>
              <w:fldChar w:fldCharType="end"/>
            </w:r>
          </w:hyperlink>
        </w:p>
        <w:p w14:paraId="27FB0BBA" w14:textId="53D78D2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44" w:history="1">
            <w:r w:rsidR="00EB2518" w:rsidRPr="00191CFE">
              <w:rPr>
                <w:rStyle w:val="Hyperlink"/>
                <w:noProof/>
              </w:rPr>
              <w:t>Project Overview</w:t>
            </w:r>
            <w:r w:rsidR="00EB2518">
              <w:rPr>
                <w:noProof/>
                <w:webHidden/>
              </w:rPr>
              <w:tab/>
            </w:r>
            <w:r w:rsidR="00EB2518">
              <w:rPr>
                <w:noProof/>
                <w:webHidden/>
              </w:rPr>
              <w:fldChar w:fldCharType="begin"/>
            </w:r>
            <w:r w:rsidR="00EB2518">
              <w:rPr>
                <w:noProof/>
                <w:webHidden/>
              </w:rPr>
              <w:instrText xml:space="preserve"> PAGEREF _Toc195022044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64FDB410" w14:textId="12C75CF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5" w:history="1">
            <w:r w:rsidR="00EB2518" w:rsidRPr="00191CFE">
              <w:rPr>
                <w:rStyle w:val="Hyperlink"/>
                <w:noProof/>
              </w:rPr>
              <w:t>Primary Goal</w:t>
            </w:r>
            <w:r w:rsidR="00EB2518">
              <w:rPr>
                <w:noProof/>
                <w:webHidden/>
              </w:rPr>
              <w:tab/>
            </w:r>
            <w:r w:rsidR="00EB2518">
              <w:rPr>
                <w:noProof/>
                <w:webHidden/>
              </w:rPr>
              <w:fldChar w:fldCharType="begin"/>
            </w:r>
            <w:r w:rsidR="00EB2518">
              <w:rPr>
                <w:noProof/>
                <w:webHidden/>
              </w:rPr>
              <w:instrText xml:space="preserve"> PAGEREF _Toc195022045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73F1AD50" w14:textId="7B732CD3"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6" w:history="1">
            <w:r w:rsidR="00EB2518" w:rsidRPr="00191CFE">
              <w:rPr>
                <w:rStyle w:val="Hyperlink"/>
                <w:noProof/>
              </w:rPr>
              <w:t>Secondary Goals</w:t>
            </w:r>
            <w:r w:rsidR="00EB2518">
              <w:rPr>
                <w:noProof/>
                <w:webHidden/>
              </w:rPr>
              <w:tab/>
            </w:r>
            <w:r w:rsidR="00EB2518">
              <w:rPr>
                <w:noProof/>
                <w:webHidden/>
              </w:rPr>
              <w:fldChar w:fldCharType="begin"/>
            </w:r>
            <w:r w:rsidR="00EB2518">
              <w:rPr>
                <w:noProof/>
                <w:webHidden/>
              </w:rPr>
              <w:instrText xml:space="preserve"> PAGEREF _Toc195022046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1992DEA9" w14:textId="5C9B80E6"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47" w:history="1">
            <w:r w:rsidR="00EB2518" w:rsidRPr="00191CFE">
              <w:rPr>
                <w:rStyle w:val="Hyperlink"/>
                <w:noProof/>
              </w:rPr>
              <w:t>Budget and Timeframe</w:t>
            </w:r>
            <w:r w:rsidR="00EB2518">
              <w:rPr>
                <w:noProof/>
                <w:webHidden/>
              </w:rPr>
              <w:tab/>
            </w:r>
            <w:r w:rsidR="00EB2518">
              <w:rPr>
                <w:noProof/>
                <w:webHidden/>
              </w:rPr>
              <w:fldChar w:fldCharType="begin"/>
            </w:r>
            <w:r w:rsidR="00EB2518">
              <w:rPr>
                <w:noProof/>
                <w:webHidden/>
              </w:rPr>
              <w:instrText xml:space="preserve"> PAGEREF _Toc195022047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3274B1F7" w14:textId="522DD53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48" w:history="1">
            <w:r w:rsidR="00EB2518" w:rsidRPr="00191CFE">
              <w:rPr>
                <w:rStyle w:val="Hyperlink"/>
                <w:noProof/>
              </w:rPr>
              <w:t>Estimated Budget</w:t>
            </w:r>
            <w:r w:rsidR="00EB2518">
              <w:rPr>
                <w:noProof/>
                <w:webHidden/>
              </w:rPr>
              <w:tab/>
            </w:r>
            <w:r w:rsidR="00EB2518">
              <w:rPr>
                <w:noProof/>
                <w:webHidden/>
              </w:rPr>
              <w:fldChar w:fldCharType="begin"/>
            </w:r>
            <w:r w:rsidR="00EB2518">
              <w:rPr>
                <w:noProof/>
                <w:webHidden/>
              </w:rPr>
              <w:instrText xml:space="preserve"> PAGEREF _Toc195022048 \h </w:instrText>
            </w:r>
            <w:r w:rsidR="00EB2518">
              <w:rPr>
                <w:noProof/>
                <w:webHidden/>
              </w:rPr>
            </w:r>
            <w:r w:rsidR="00EB2518">
              <w:rPr>
                <w:noProof/>
                <w:webHidden/>
              </w:rPr>
              <w:fldChar w:fldCharType="separate"/>
            </w:r>
            <w:r w:rsidR="00EB2518">
              <w:rPr>
                <w:noProof/>
                <w:webHidden/>
              </w:rPr>
              <w:t>8</w:t>
            </w:r>
            <w:r w:rsidR="00EB2518">
              <w:rPr>
                <w:noProof/>
                <w:webHidden/>
              </w:rPr>
              <w:fldChar w:fldCharType="end"/>
            </w:r>
          </w:hyperlink>
        </w:p>
        <w:p w14:paraId="41DC2FE4" w14:textId="1DD9922E"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49" w:history="1">
            <w:r w:rsidR="00EB2518" w:rsidRPr="00191CFE">
              <w:rPr>
                <w:rStyle w:val="Hyperlink"/>
                <w:noProof/>
              </w:rPr>
              <w:t>Expected Timeline</w:t>
            </w:r>
            <w:r w:rsidR="00EB2518">
              <w:rPr>
                <w:noProof/>
                <w:webHidden/>
              </w:rPr>
              <w:tab/>
            </w:r>
            <w:r w:rsidR="00EB2518">
              <w:rPr>
                <w:noProof/>
                <w:webHidden/>
              </w:rPr>
              <w:fldChar w:fldCharType="begin"/>
            </w:r>
            <w:r w:rsidR="00EB2518">
              <w:rPr>
                <w:noProof/>
                <w:webHidden/>
              </w:rPr>
              <w:instrText xml:space="preserve"> PAGEREF _Toc195022049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37260B88" w14:textId="394156D9"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0" w:history="1">
            <w:r w:rsidR="00EB2518" w:rsidRPr="00191CFE">
              <w:rPr>
                <w:rStyle w:val="Hyperlink"/>
                <w:noProof/>
              </w:rPr>
              <w:t>Timeline Considerations</w:t>
            </w:r>
            <w:r w:rsidR="00EB2518">
              <w:rPr>
                <w:noProof/>
                <w:webHidden/>
              </w:rPr>
              <w:tab/>
            </w:r>
            <w:r w:rsidR="00EB2518">
              <w:rPr>
                <w:noProof/>
                <w:webHidden/>
              </w:rPr>
              <w:fldChar w:fldCharType="begin"/>
            </w:r>
            <w:r w:rsidR="00EB2518">
              <w:rPr>
                <w:noProof/>
                <w:webHidden/>
              </w:rPr>
              <w:instrText xml:space="preserve"> PAGEREF _Toc195022050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499521BE" w14:textId="4E78B249"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51" w:history="1">
            <w:r w:rsidR="00EB2518" w:rsidRPr="00191CFE">
              <w:rPr>
                <w:rStyle w:val="Hyperlink"/>
                <w:noProof/>
              </w:rPr>
              <w:t>Business and Technical Requirements</w:t>
            </w:r>
            <w:r w:rsidR="00EB2518">
              <w:rPr>
                <w:noProof/>
                <w:webHidden/>
              </w:rPr>
              <w:tab/>
            </w:r>
            <w:r w:rsidR="00EB2518">
              <w:rPr>
                <w:noProof/>
                <w:webHidden/>
              </w:rPr>
              <w:fldChar w:fldCharType="begin"/>
            </w:r>
            <w:r w:rsidR="00EB2518">
              <w:rPr>
                <w:noProof/>
                <w:webHidden/>
              </w:rPr>
              <w:instrText xml:space="preserve"> PAGEREF _Toc195022051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793C5ED8" w14:textId="292BAFDD"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2" w:history="1">
            <w:r w:rsidR="00EB2518" w:rsidRPr="00191CFE">
              <w:rPr>
                <w:rStyle w:val="Hyperlink"/>
                <w:noProof/>
              </w:rPr>
              <w:t>Business Requirements</w:t>
            </w:r>
            <w:r w:rsidR="00EB2518">
              <w:rPr>
                <w:noProof/>
                <w:webHidden/>
              </w:rPr>
              <w:tab/>
            </w:r>
            <w:r w:rsidR="00EB2518">
              <w:rPr>
                <w:noProof/>
                <w:webHidden/>
              </w:rPr>
              <w:fldChar w:fldCharType="begin"/>
            </w:r>
            <w:r w:rsidR="00EB2518">
              <w:rPr>
                <w:noProof/>
                <w:webHidden/>
              </w:rPr>
              <w:instrText xml:space="preserve"> PAGEREF _Toc195022052 \h </w:instrText>
            </w:r>
            <w:r w:rsidR="00EB2518">
              <w:rPr>
                <w:noProof/>
                <w:webHidden/>
              </w:rPr>
            </w:r>
            <w:r w:rsidR="00EB2518">
              <w:rPr>
                <w:noProof/>
                <w:webHidden/>
              </w:rPr>
              <w:fldChar w:fldCharType="separate"/>
            </w:r>
            <w:r w:rsidR="00EB2518">
              <w:rPr>
                <w:noProof/>
                <w:webHidden/>
              </w:rPr>
              <w:t>9</w:t>
            </w:r>
            <w:r w:rsidR="00EB2518">
              <w:rPr>
                <w:noProof/>
                <w:webHidden/>
              </w:rPr>
              <w:fldChar w:fldCharType="end"/>
            </w:r>
          </w:hyperlink>
        </w:p>
        <w:p w14:paraId="1C0F8918" w14:textId="1AD505D6"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3" w:history="1">
            <w:r w:rsidR="00EB2518" w:rsidRPr="00191CFE">
              <w:rPr>
                <w:rStyle w:val="Hyperlink"/>
                <w:noProof/>
              </w:rPr>
              <w:t>Functional Requirements</w:t>
            </w:r>
            <w:r w:rsidR="00EB2518">
              <w:rPr>
                <w:noProof/>
                <w:webHidden/>
              </w:rPr>
              <w:tab/>
            </w:r>
            <w:r w:rsidR="00EB2518">
              <w:rPr>
                <w:noProof/>
                <w:webHidden/>
              </w:rPr>
              <w:fldChar w:fldCharType="begin"/>
            </w:r>
            <w:r w:rsidR="00EB2518">
              <w:rPr>
                <w:noProof/>
                <w:webHidden/>
              </w:rPr>
              <w:instrText xml:space="preserve"> PAGEREF _Toc195022053 \h </w:instrText>
            </w:r>
            <w:r w:rsidR="00EB2518">
              <w:rPr>
                <w:noProof/>
                <w:webHidden/>
              </w:rPr>
            </w:r>
            <w:r w:rsidR="00EB2518">
              <w:rPr>
                <w:noProof/>
                <w:webHidden/>
              </w:rPr>
              <w:fldChar w:fldCharType="separate"/>
            </w:r>
            <w:r w:rsidR="00EB2518">
              <w:rPr>
                <w:noProof/>
                <w:webHidden/>
              </w:rPr>
              <w:t>10</w:t>
            </w:r>
            <w:r w:rsidR="00EB2518">
              <w:rPr>
                <w:noProof/>
                <w:webHidden/>
              </w:rPr>
              <w:fldChar w:fldCharType="end"/>
            </w:r>
          </w:hyperlink>
        </w:p>
        <w:p w14:paraId="1B0B2487" w14:textId="6B5900AA"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54" w:history="1">
            <w:r w:rsidR="00EB2518" w:rsidRPr="00191CFE">
              <w:rPr>
                <w:rStyle w:val="Hyperlink"/>
                <w:noProof/>
              </w:rPr>
              <w:t>Creative Requirements</w:t>
            </w:r>
            <w:r w:rsidR="00EB2518">
              <w:rPr>
                <w:noProof/>
                <w:webHidden/>
              </w:rPr>
              <w:tab/>
            </w:r>
            <w:r w:rsidR="00EB2518">
              <w:rPr>
                <w:noProof/>
                <w:webHidden/>
              </w:rPr>
              <w:fldChar w:fldCharType="begin"/>
            </w:r>
            <w:r w:rsidR="00EB2518">
              <w:rPr>
                <w:noProof/>
                <w:webHidden/>
              </w:rPr>
              <w:instrText xml:space="preserve"> PAGEREF _Toc195022054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15851B79" w14:textId="04D14908"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5" w:history="1">
            <w:r w:rsidR="00EB2518" w:rsidRPr="00191CFE">
              <w:rPr>
                <w:rStyle w:val="Hyperlink"/>
                <w:noProof/>
              </w:rPr>
              <w:t>User Experience (UX) Design</w:t>
            </w:r>
            <w:r w:rsidR="00EB2518">
              <w:rPr>
                <w:noProof/>
                <w:webHidden/>
              </w:rPr>
              <w:tab/>
            </w:r>
            <w:r w:rsidR="00EB2518">
              <w:rPr>
                <w:noProof/>
                <w:webHidden/>
              </w:rPr>
              <w:fldChar w:fldCharType="begin"/>
            </w:r>
            <w:r w:rsidR="00EB2518">
              <w:rPr>
                <w:noProof/>
                <w:webHidden/>
              </w:rPr>
              <w:instrText xml:space="preserve"> PAGEREF _Toc195022055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2E7BAEED" w14:textId="74353DD7"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6" w:history="1">
            <w:r w:rsidR="00EB2518" w:rsidRPr="00191CFE">
              <w:rPr>
                <w:rStyle w:val="Hyperlink"/>
                <w:noProof/>
              </w:rPr>
              <w:t>Customizability and Personalization</w:t>
            </w:r>
            <w:r w:rsidR="00EB2518">
              <w:rPr>
                <w:noProof/>
                <w:webHidden/>
              </w:rPr>
              <w:tab/>
            </w:r>
            <w:r w:rsidR="00EB2518">
              <w:rPr>
                <w:noProof/>
                <w:webHidden/>
              </w:rPr>
              <w:fldChar w:fldCharType="begin"/>
            </w:r>
            <w:r w:rsidR="00EB2518">
              <w:rPr>
                <w:noProof/>
                <w:webHidden/>
              </w:rPr>
              <w:instrText xml:space="preserve"> PAGEREF _Toc195022056 \h </w:instrText>
            </w:r>
            <w:r w:rsidR="00EB2518">
              <w:rPr>
                <w:noProof/>
                <w:webHidden/>
              </w:rPr>
            </w:r>
            <w:r w:rsidR="00EB2518">
              <w:rPr>
                <w:noProof/>
                <w:webHidden/>
              </w:rPr>
              <w:fldChar w:fldCharType="separate"/>
            </w:r>
            <w:r w:rsidR="00EB2518">
              <w:rPr>
                <w:noProof/>
                <w:webHidden/>
              </w:rPr>
              <w:t>11</w:t>
            </w:r>
            <w:r w:rsidR="00EB2518">
              <w:rPr>
                <w:noProof/>
                <w:webHidden/>
              </w:rPr>
              <w:fldChar w:fldCharType="end"/>
            </w:r>
          </w:hyperlink>
        </w:p>
        <w:p w14:paraId="59F275E4" w14:textId="5244DD02"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7" w:history="1">
            <w:r w:rsidR="00EB2518" w:rsidRPr="00191CFE">
              <w:rPr>
                <w:rStyle w:val="Hyperlink"/>
                <w:noProof/>
              </w:rPr>
              <w:t>Brand Consistency</w:t>
            </w:r>
            <w:r w:rsidR="00EB2518">
              <w:rPr>
                <w:noProof/>
                <w:webHidden/>
              </w:rPr>
              <w:tab/>
            </w:r>
            <w:r w:rsidR="00EB2518">
              <w:rPr>
                <w:noProof/>
                <w:webHidden/>
              </w:rPr>
              <w:fldChar w:fldCharType="begin"/>
            </w:r>
            <w:r w:rsidR="00EB2518">
              <w:rPr>
                <w:noProof/>
                <w:webHidden/>
              </w:rPr>
              <w:instrText xml:space="preserve"> PAGEREF _Toc195022057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45A183B8" w14:textId="13A1CC3D"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8" w:history="1">
            <w:r w:rsidR="00EB2518" w:rsidRPr="00191CFE">
              <w:rPr>
                <w:rStyle w:val="Hyperlink"/>
                <w:noProof/>
              </w:rPr>
              <w:t>Responsiveness and Device Compatibility</w:t>
            </w:r>
            <w:r w:rsidR="00EB2518">
              <w:rPr>
                <w:noProof/>
                <w:webHidden/>
              </w:rPr>
              <w:tab/>
            </w:r>
            <w:r w:rsidR="00EB2518">
              <w:rPr>
                <w:noProof/>
                <w:webHidden/>
              </w:rPr>
              <w:fldChar w:fldCharType="begin"/>
            </w:r>
            <w:r w:rsidR="00EB2518">
              <w:rPr>
                <w:noProof/>
                <w:webHidden/>
              </w:rPr>
              <w:instrText xml:space="preserve"> PAGEREF _Toc195022058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60470627" w14:textId="724EB94F"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59" w:history="1">
            <w:r w:rsidR="00EB2518" w:rsidRPr="00191CFE">
              <w:rPr>
                <w:rStyle w:val="Hyperlink"/>
                <w:noProof/>
              </w:rPr>
              <w:t>Accessibility and Inclusivity</w:t>
            </w:r>
            <w:r w:rsidR="00EB2518">
              <w:rPr>
                <w:noProof/>
                <w:webHidden/>
              </w:rPr>
              <w:tab/>
            </w:r>
            <w:r w:rsidR="00EB2518">
              <w:rPr>
                <w:noProof/>
                <w:webHidden/>
              </w:rPr>
              <w:fldChar w:fldCharType="begin"/>
            </w:r>
            <w:r w:rsidR="00EB2518">
              <w:rPr>
                <w:noProof/>
                <w:webHidden/>
              </w:rPr>
              <w:instrText xml:space="preserve"> PAGEREF _Toc195022059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1FC3FDFB" w14:textId="4EDA1F52"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0" w:history="1">
            <w:r w:rsidR="00EB2518" w:rsidRPr="00191CFE">
              <w:rPr>
                <w:rStyle w:val="Hyperlink"/>
                <w:noProof/>
              </w:rPr>
              <w:t>Onboarding and Help Design</w:t>
            </w:r>
            <w:r w:rsidR="00EB2518">
              <w:rPr>
                <w:noProof/>
                <w:webHidden/>
              </w:rPr>
              <w:tab/>
            </w:r>
            <w:r w:rsidR="00EB2518">
              <w:rPr>
                <w:noProof/>
                <w:webHidden/>
              </w:rPr>
              <w:fldChar w:fldCharType="begin"/>
            </w:r>
            <w:r w:rsidR="00EB2518">
              <w:rPr>
                <w:noProof/>
                <w:webHidden/>
              </w:rPr>
              <w:instrText xml:space="preserve"> PAGEREF _Toc195022060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3CF34AAB" w14:textId="1C2F4D5C"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1" w:history="1">
            <w:r w:rsidR="00EB2518" w:rsidRPr="00191CFE">
              <w:rPr>
                <w:rStyle w:val="Hyperlink"/>
                <w:noProof/>
              </w:rPr>
              <w:t>Design Inspiration Sources</w:t>
            </w:r>
            <w:r w:rsidR="00EB2518">
              <w:rPr>
                <w:noProof/>
                <w:webHidden/>
              </w:rPr>
              <w:tab/>
            </w:r>
            <w:r w:rsidR="00EB2518">
              <w:rPr>
                <w:noProof/>
                <w:webHidden/>
              </w:rPr>
              <w:fldChar w:fldCharType="begin"/>
            </w:r>
            <w:r w:rsidR="00EB2518">
              <w:rPr>
                <w:noProof/>
                <w:webHidden/>
              </w:rPr>
              <w:instrText xml:space="preserve"> PAGEREF _Toc195022061 \h </w:instrText>
            </w:r>
            <w:r w:rsidR="00EB2518">
              <w:rPr>
                <w:noProof/>
                <w:webHidden/>
              </w:rPr>
            </w:r>
            <w:r w:rsidR="00EB2518">
              <w:rPr>
                <w:noProof/>
                <w:webHidden/>
              </w:rPr>
              <w:fldChar w:fldCharType="separate"/>
            </w:r>
            <w:r w:rsidR="00EB2518">
              <w:rPr>
                <w:noProof/>
                <w:webHidden/>
              </w:rPr>
              <w:t>12</w:t>
            </w:r>
            <w:r w:rsidR="00EB2518">
              <w:rPr>
                <w:noProof/>
                <w:webHidden/>
              </w:rPr>
              <w:fldChar w:fldCharType="end"/>
            </w:r>
          </w:hyperlink>
        </w:p>
        <w:p w14:paraId="5C845CB5" w14:textId="04CACABA"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2" w:history="1">
            <w:r w:rsidR="00EB2518" w:rsidRPr="00191CFE">
              <w:rPr>
                <w:rStyle w:val="Hyperlink"/>
                <w:noProof/>
              </w:rPr>
              <w:t>Mockups</w:t>
            </w:r>
            <w:r w:rsidR="00EB2518">
              <w:rPr>
                <w:noProof/>
                <w:webHidden/>
              </w:rPr>
              <w:tab/>
            </w:r>
            <w:r w:rsidR="00EB2518">
              <w:rPr>
                <w:noProof/>
                <w:webHidden/>
              </w:rPr>
              <w:fldChar w:fldCharType="begin"/>
            </w:r>
            <w:r w:rsidR="00EB2518">
              <w:rPr>
                <w:noProof/>
                <w:webHidden/>
              </w:rPr>
              <w:instrText xml:space="preserve"> PAGEREF _Toc195022062 \h </w:instrText>
            </w:r>
            <w:r w:rsidR="00EB2518">
              <w:rPr>
                <w:noProof/>
                <w:webHidden/>
              </w:rPr>
            </w:r>
            <w:r w:rsidR="00EB2518">
              <w:rPr>
                <w:noProof/>
                <w:webHidden/>
              </w:rPr>
              <w:fldChar w:fldCharType="separate"/>
            </w:r>
            <w:r w:rsidR="00EB2518">
              <w:rPr>
                <w:noProof/>
                <w:webHidden/>
              </w:rPr>
              <w:t>13</w:t>
            </w:r>
            <w:r w:rsidR="00EB2518">
              <w:rPr>
                <w:noProof/>
                <w:webHidden/>
              </w:rPr>
              <w:fldChar w:fldCharType="end"/>
            </w:r>
          </w:hyperlink>
        </w:p>
        <w:p w14:paraId="5CE57CBF" w14:textId="5B88D19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3" w:history="1">
            <w:r w:rsidR="00EB2518" w:rsidRPr="00191CFE">
              <w:rPr>
                <w:rStyle w:val="Hyperlink"/>
                <w:noProof/>
              </w:rPr>
              <w:t>Existing Technical Environment</w:t>
            </w:r>
            <w:r w:rsidR="00EB2518">
              <w:rPr>
                <w:noProof/>
                <w:webHidden/>
              </w:rPr>
              <w:tab/>
            </w:r>
            <w:r w:rsidR="00EB2518">
              <w:rPr>
                <w:noProof/>
                <w:webHidden/>
              </w:rPr>
              <w:fldChar w:fldCharType="begin"/>
            </w:r>
            <w:r w:rsidR="00EB2518">
              <w:rPr>
                <w:noProof/>
                <w:webHidden/>
              </w:rPr>
              <w:instrText xml:space="preserve"> PAGEREF _Toc195022063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6AEF81ED" w14:textId="4AB4F7F5"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4" w:history="1">
            <w:r w:rsidR="00EB2518" w:rsidRPr="00191CFE">
              <w:rPr>
                <w:rStyle w:val="Hyperlink"/>
                <w:noProof/>
              </w:rPr>
              <w:t>Preferred Working Relationship</w:t>
            </w:r>
            <w:r w:rsidR="00EB2518">
              <w:rPr>
                <w:noProof/>
                <w:webHidden/>
              </w:rPr>
              <w:tab/>
            </w:r>
            <w:r w:rsidR="00EB2518">
              <w:rPr>
                <w:noProof/>
                <w:webHidden/>
              </w:rPr>
              <w:fldChar w:fldCharType="begin"/>
            </w:r>
            <w:r w:rsidR="00EB2518">
              <w:rPr>
                <w:noProof/>
                <w:webHidden/>
              </w:rPr>
              <w:instrText xml:space="preserve"> PAGEREF _Toc195022064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01585970" w14:textId="2B43386F"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5" w:history="1">
            <w:r w:rsidR="00EB2518" w:rsidRPr="00191CFE">
              <w:rPr>
                <w:rStyle w:val="Hyperlink"/>
                <w:noProof/>
              </w:rPr>
              <w:t>Support &amp; Maintenance Needs</w:t>
            </w:r>
            <w:r w:rsidR="00EB2518">
              <w:rPr>
                <w:noProof/>
                <w:webHidden/>
              </w:rPr>
              <w:tab/>
            </w:r>
            <w:r w:rsidR="00EB2518">
              <w:rPr>
                <w:noProof/>
                <w:webHidden/>
              </w:rPr>
              <w:fldChar w:fldCharType="begin"/>
            </w:r>
            <w:r w:rsidR="00EB2518">
              <w:rPr>
                <w:noProof/>
                <w:webHidden/>
              </w:rPr>
              <w:instrText xml:space="preserve"> PAGEREF _Toc195022065 \h </w:instrText>
            </w:r>
            <w:r w:rsidR="00EB2518">
              <w:rPr>
                <w:noProof/>
                <w:webHidden/>
              </w:rPr>
            </w:r>
            <w:r w:rsidR="00EB2518">
              <w:rPr>
                <w:noProof/>
                <w:webHidden/>
              </w:rPr>
              <w:fldChar w:fldCharType="separate"/>
            </w:r>
            <w:r w:rsidR="00EB2518">
              <w:rPr>
                <w:noProof/>
                <w:webHidden/>
              </w:rPr>
              <w:t>14</w:t>
            </w:r>
            <w:r w:rsidR="00EB2518">
              <w:rPr>
                <w:noProof/>
                <w:webHidden/>
              </w:rPr>
              <w:fldChar w:fldCharType="end"/>
            </w:r>
          </w:hyperlink>
        </w:p>
        <w:p w14:paraId="356BC63A" w14:textId="6C170E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6" w:history="1">
            <w:r w:rsidR="00EB2518" w:rsidRPr="00191CFE">
              <w:rPr>
                <w:rStyle w:val="Hyperlink"/>
                <w:noProof/>
              </w:rPr>
              <w:t>RFP Submission Format and Requirements</w:t>
            </w:r>
            <w:r w:rsidR="00EB2518">
              <w:rPr>
                <w:noProof/>
                <w:webHidden/>
              </w:rPr>
              <w:tab/>
            </w:r>
            <w:r w:rsidR="00EB2518">
              <w:rPr>
                <w:noProof/>
                <w:webHidden/>
              </w:rPr>
              <w:fldChar w:fldCharType="begin"/>
            </w:r>
            <w:r w:rsidR="00EB2518">
              <w:rPr>
                <w:noProof/>
                <w:webHidden/>
              </w:rPr>
              <w:instrText xml:space="preserve"> PAGEREF _Toc195022066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02A05CD1" w14:textId="155326CD"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67" w:history="1">
            <w:r w:rsidR="00EB2518" w:rsidRPr="00191CFE">
              <w:rPr>
                <w:rStyle w:val="Hyperlink"/>
                <w:noProof/>
              </w:rPr>
              <w:t>Additional Considerations</w:t>
            </w:r>
            <w:r w:rsidR="00EB2518">
              <w:rPr>
                <w:noProof/>
                <w:webHidden/>
              </w:rPr>
              <w:tab/>
            </w:r>
            <w:r w:rsidR="00EB2518">
              <w:rPr>
                <w:noProof/>
                <w:webHidden/>
              </w:rPr>
              <w:fldChar w:fldCharType="begin"/>
            </w:r>
            <w:r w:rsidR="00EB2518">
              <w:rPr>
                <w:noProof/>
                <w:webHidden/>
              </w:rPr>
              <w:instrText xml:space="preserve"> PAGEREF _Toc195022067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5D157047" w14:textId="6BF1C2BC"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8" w:history="1">
            <w:r w:rsidR="00EB2518" w:rsidRPr="00191CFE">
              <w:rPr>
                <w:rStyle w:val="Hyperlink"/>
                <w:noProof/>
              </w:rPr>
              <w:t>Intellectual Property (IP)</w:t>
            </w:r>
            <w:r w:rsidR="00EB2518">
              <w:rPr>
                <w:noProof/>
                <w:webHidden/>
              </w:rPr>
              <w:tab/>
            </w:r>
            <w:r w:rsidR="00EB2518">
              <w:rPr>
                <w:noProof/>
                <w:webHidden/>
              </w:rPr>
              <w:fldChar w:fldCharType="begin"/>
            </w:r>
            <w:r w:rsidR="00EB2518">
              <w:rPr>
                <w:noProof/>
                <w:webHidden/>
              </w:rPr>
              <w:instrText xml:space="preserve"> PAGEREF _Toc195022068 \h </w:instrText>
            </w:r>
            <w:r w:rsidR="00EB2518">
              <w:rPr>
                <w:noProof/>
                <w:webHidden/>
              </w:rPr>
            </w:r>
            <w:r w:rsidR="00EB2518">
              <w:rPr>
                <w:noProof/>
                <w:webHidden/>
              </w:rPr>
              <w:fldChar w:fldCharType="separate"/>
            </w:r>
            <w:r w:rsidR="00EB2518">
              <w:rPr>
                <w:noProof/>
                <w:webHidden/>
              </w:rPr>
              <w:t>15</w:t>
            </w:r>
            <w:r w:rsidR="00EB2518">
              <w:rPr>
                <w:noProof/>
                <w:webHidden/>
              </w:rPr>
              <w:fldChar w:fldCharType="end"/>
            </w:r>
          </w:hyperlink>
        </w:p>
        <w:p w14:paraId="1A813009" w14:textId="5711A5A3"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69" w:history="1">
            <w:r w:rsidR="00EB2518" w:rsidRPr="00191CFE">
              <w:rPr>
                <w:rStyle w:val="Hyperlink"/>
                <w:noProof/>
              </w:rPr>
              <w:t>Confidentiality</w:t>
            </w:r>
            <w:r w:rsidR="00EB2518">
              <w:rPr>
                <w:noProof/>
                <w:webHidden/>
              </w:rPr>
              <w:tab/>
            </w:r>
            <w:r w:rsidR="00EB2518">
              <w:rPr>
                <w:noProof/>
                <w:webHidden/>
              </w:rPr>
              <w:fldChar w:fldCharType="begin"/>
            </w:r>
            <w:r w:rsidR="00EB2518">
              <w:rPr>
                <w:noProof/>
                <w:webHidden/>
              </w:rPr>
              <w:instrText xml:space="preserve"> PAGEREF _Toc195022069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691C8463" w14:textId="38CFE827"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70" w:history="1">
            <w:r w:rsidR="00EB2518" w:rsidRPr="00191CFE">
              <w:rPr>
                <w:rStyle w:val="Hyperlink"/>
                <w:noProof/>
              </w:rPr>
              <w:t>Budget Flexibility</w:t>
            </w:r>
            <w:r w:rsidR="00EB2518">
              <w:rPr>
                <w:noProof/>
                <w:webHidden/>
              </w:rPr>
              <w:tab/>
            </w:r>
            <w:r w:rsidR="00EB2518">
              <w:rPr>
                <w:noProof/>
                <w:webHidden/>
              </w:rPr>
              <w:fldChar w:fldCharType="begin"/>
            </w:r>
            <w:r w:rsidR="00EB2518">
              <w:rPr>
                <w:noProof/>
                <w:webHidden/>
              </w:rPr>
              <w:instrText xml:space="preserve"> PAGEREF _Toc195022070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060FAFDF" w14:textId="1AC84506" w:rsidR="00EB2518" w:rsidRDefault="00000000">
          <w:pPr>
            <w:pStyle w:val="TOC3"/>
            <w:tabs>
              <w:tab w:val="right" w:leader="dot" w:pos="9016"/>
            </w:tabs>
            <w:rPr>
              <w:rFonts w:eastAsiaTheme="minorEastAsia"/>
              <w:noProof/>
              <w:kern w:val="2"/>
              <w:sz w:val="24"/>
              <w:szCs w:val="24"/>
              <w:lang w:eastAsia="en-GB"/>
              <w14:ligatures w14:val="standardContextual"/>
            </w:rPr>
          </w:pPr>
          <w:hyperlink w:anchor="_Toc195022071" w:history="1">
            <w:r w:rsidR="00EB2518" w:rsidRPr="00191CFE">
              <w:rPr>
                <w:rStyle w:val="Hyperlink"/>
                <w:noProof/>
              </w:rPr>
              <w:t>Vendor Presentations</w:t>
            </w:r>
            <w:r w:rsidR="00EB2518">
              <w:rPr>
                <w:noProof/>
                <w:webHidden/>
              </w:rPr>
              <w:tab/>
            </w:r>
            <w:r w:rsidR="00EB2518">
              <w:rPr>
                <w:noProof/>
                <w:webHidden/>
              </w:rPr>
              <w:fldChar w:fldCharType="begin"/>
            </w:r>
            <w:r w:rsidR="00EB2518">
              <w:rPr>
                <w:noProof/>
                <w:webHidden/>
              </w:rPr>
              <w:instrText xml:space="preserve"> PAGEREF _Toc195022071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22DAB2B0" w14:textId="0FCDF7F0"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2" w:history="1">
            <w:r w:rsidR="00EB2518" w:rsidRPr="00191CFE">
              <w:rPr>
                <w:rStyle w:val="Hyperlink"/>
                <w:noProof/>
              </w:rPr>
              <w:t>Submission Guidelines</w:t>
            </w:r>
            <w:r w:rsidR="00EB2518">
              <w:rPr>
                <w:noProof/>
                <w:webHidden/>
              </w:rPr>
              <w:tab/>
            </w:r>
            <w:r w:rsidR="00EB2518">
              <w:rPr>
                <w:noProof/>
                <w:webHidden/>
              </w:rPr>
              <w:fldChar w:fldCharType="begin"/>
            </w:r>
            <w:r w:rsidR="00EB2518">
              <w:rPr>
                <w:noProof/>
                <w:webHidden/>
              </w:rPr>
              <w:instrText xml:space="preserve"> PAGEREF _Toc195022072 \h </w:instrText>
            </w:r>
            <w:r w:rsidR="00EB2518">
              <w:rPr>
                <w:noProof/>
                <w:webHidden/>
              </w:rPr>
            </w:r>
            <w:r w:rsidR="00EB2518">
              <w:rPr>
                <w:noProof/>
                <w:webHidden/>
              </w:rPr>
              <w:fldChar w:fldCharType="separate"/>
            </w:r>
            <w:r w:rsidR="00EB2518">
              <w:rPr>
                <w:noProof/>
                <w:webHidden/>
              </w:rPr>
              <w:t>16</w:t>
            </w:r>
            <w:r w:rsidR="00EB2518">
              <w:rPr>
                <w:noProof/>
                <w:webHidden/>
              </w:rPr>
              <w:fldChar w:fldCharType="end"/>
            </w:r>
          </w:hyperlink>
        </w:p>
        <w:p w14:paraId="3B05D803" w14:textId="7B376601"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3" w:history="1">
            <w:r w:rsidR="00EB2518" w:rsidRPr="00191CFE">
              <w:rPr>
                <w:rStyle w:val="Hyperlink"/>
                <w:rFonts w:eastAsia="Times New Roman"/>
                <w:noProof/>
                <w:lang w:eastAsia="en-GB"/>
              </w:rPr>
              <w:t>Software Project Management Methodologies: Scrum vs. Waterfall</w:t>
            </w:r>
            <w:r w:rsidR="00EB2518">
              <w:rPr>
                <w:noProof/>
                <w:webHidden/>
              </w:rPr>
              <w:tab/>
            </w:r>
            <w:r w:rsidR="00EB2518">
              <w:rPr>
                <w:noProof/>
                <w:webHidden/>
              </w:rPr>
              <w:fldChar w:fldCharType="begin"/>
            </w:r>
            <w:r w:rsidR="00EB2518">
              <w:rPr>
                <w:noProof/>
                <w:webHidden/>
              </w:rPr>
              <w:instrText xml:space="preserve"> PAGEREF _Toc195022073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6A3CCF44" w14:textId="62FBA3B5"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4" w:history="1">
            <w:r w:rsidR="00EB2518" w:rsidRPr="00191CFE">
              <w:rPr>
                <w:rStyle w:val="Hyperlink"/>
                <w:rFonts w:eastAsia="Times New Roman"/>
                <w:noProof/>
                <w:lang w:eastAsia="en-GB"/>
              </w:rPr>
              <w:t>Introduction</w:t>
            </w:r>
            <w:r w:rsidR="00EB2518">
              <w:rPr>
                <w:noProof/>
                <w:webHidden/>
              </w:rPr>
              <w:tab/>
            </w:r>
            <w:r w:rsidR="00EB2518">
              <w:rPr>
                <w:noProof/>
                <w:webHidden/>
              </w:rPr>
              <w:fldChar w:fldCharType="begin"/>
            </w:r>
            <w:r w:rsidR="00EB2518">
              <w:rPr>
                <w:noProof/>
                <w:webHidden/>
              </w:rPr>
              <w:instrText xml:space="preserve"> PAGEREF _Toc195022074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39E85E49" w14:textId="1ED2DBD4"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5" w:history="1">
            <w:r w:rsidR="00EB2518" w:rsidRPr="00191CFE">
              <w:rPr>
                <w:rStyle w:val="Hyperlink"/>
                <w:noProof/>
              </w:rPr>
              <w:t>Overview of Agile Mindset</w:t>
            </w:r>
            <w:r w:rsidR="00EB2518">
              <w:rPr>
                <w:noProof/>
                <w:webHidden/>
              </w:rPr>
              <w:tab/>
            </w:r>
            <w:r w:rsidR="00EB2518">
              <w:rPr>
                <w:noProof/>
                <w:webHidden/>
              </w:rPr>
              <w:fldChar w:fldCharType="begin"/>
            </w:r>
            <w:r w:rsidR="00EB2518">
              <w:rPr>
                <w:noProof/>
                <w:webHidden/>
              </w:rPr>
              <w:instrText xml:space="preserve"> PAGEREF _Toc195022075 \h </w:instrText>
            </w:r>
            <w:r w:rsidR="00EB2518">
              <w:rPr>
                <w:noProof/>
                <w:webHidden/>
              </w:rPr>
            </w:r>
            <w:r w:rsidR="00EB2518">
              <w:rPr>
                <w:noProof/>
                <w:webHidden/>
              </w:rPr>
              <w:fldChar w:fldCharType="separate"/>
            </w:r>
            <w:r w:rsidR="00EB2518">
              <w:rPr>
                <w:noProof/>
                <w:webHidden/>
              </w:rPr>
              <w:t>17</w:t>
            </w:r>
            <w:r w:rsidR="00EB2518">
              <w:rPr>
                <w:noProof/>
                <w:webHidden/>
              </w:rPr>
              <w:fldChar w:fldCharType="end"/>
            </w:r>
          </w:hyperlink>
        </w:p>
        <w:p w14:paraId="2275F6A8" w14:textId="3A2AADBD"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6" w:history="1">
            <w:r w:rsidR="00EB2518" w:rsidRPr="00191CFE">
              <w:rPr>
                <w:rStyle w:val="Hyperlink"/>
                <w:noProof/>
              </w:rPr>
              <w:t>Scrum Process Vs Waterfall</w:t>
            </w:r>
            <w:r w:rsidR="00EB2518">
              <w:rPr>
                <w:noProof/>
                <w:webHidden/>
              </w:rPr>
              <w:tab/>
            </w:r>
            <w:r w:rsidR="00EB2518">
              <w:rPr>
                <w:noProof/>
                <w:webHidden/>
              </w:rPr>
              <w:fldChar w:fldCharType="begin"/>
            </w:r>
            <w:r w:rsidR="00EB2518">
              <w:rPr>
                <w:noProof/>
                <w:webHidden/>
              </w:rPr>
              <w:instrText xml:space="preserve"> PAGEREF _Toc195022076 \h </w:instrText>
            </w:r>
            <w:r w:rsidR="00EB2518">
              <w:rPr>
                <w:noProof/>
                <w:webHidden/>
              </w:rPr>
            </w:r>
            <w:r w:rsidR="00EB2518">
              <w:rPr>
                <w:noProof/>
                <w:webHidden/>
              </w:rPr>
              <w:fldChar w:fldCharType="separate"/>
            </w:r>
            <w:r w:rsidR="00EB2518">
              <w:rPr>
                <w:noProof/>
                <w:webHidden/>
              </w:rPr>
              <w:t>18</w:t>
            </w:r>
            <w:r w:rsidR="00EB2518">
              <w:rPr>
                <w:noProof/>
                <w:webHidden/>
              </w:rPr>
              <w:fldChar w:fldCharType="end"/>
            </w:r>
          </w:hyperlink>
        </w:p>
        <w:p w14:paraId="2284403C" w14:textId="0C9A05F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7" w:history="1">
            <w:r w:rsidR="00EB2518" w:rsidRPr="00191CFE">
              <w:rPr>
                <w:rStyle w:val="Hyperlink"/>
                <w:noProof/>
              </w:rPr>
              <w:t>Scrum Process</w:t>
            </w:r>
            <w:r w:rsidR="00EB2518">
              <w:rPr>
                <w:noProof/>
                <w:webHidden/>
              </w:rPr>
              <w:tab/>
            </w:r>
            <w:r w:rsidR="00EB2518">
              <w:rPr>
                <w:noProof/>
                <w:webHidden/>
              </w:rPr>
              <w:fldChar w:fldCharType="begin"/>
            </w:r>
            <w:r w:rsidR="00EB2518">
              <w:rPr>
                <w:noProof/>
                <w:webHidden/>
              </w:rPr>
              <w:instrText xml:space="preserve"> PAGEREF _Toc195022077 \h </w:instrText>
            </w:r>
            <w:r w:rsidR="00EB2518">
              <w:rPr>
                <w:noProof/>
                <w:webHidden/>
              </w:rPr>
            </w:r>
            <w:r w:rsidR="00EB2518">
              <w:rPr>
                <w:noProof/>
                <w:webHidden/>
              </w:rPr>
              <w:fldChar w:fldCharType="separate"/>
            </w:r>
            <w:r w:rsidR="00EB2518">
              <w:rPr>
                <w:noProof/>
                <w:webHidden/>
              </w:rPr>
              <w:t>18</w:t>
            </w:r>
            <w:r w:rsidR="00EB2518">
              <w:rPr>
                <w:noProof/>
                <w:webHidden/>
              </w:rPr>
              <w:fldChar w:fldCharType="end"/>
            </w:r>
          </w:hyperlink>
        </w:p>
        <w:p w14:paraId="46A0EFEC" w14:textId="5B7C182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78" w:history="1">
            <w:r w:rsidR="00EB2518" w:rsidRPr="00191CFE">
              <w:rPr>
                <w:rStyle w:val="Hyperlink"/>
                <w:noProof/>
              </w:rPr>
              <w:t>Waterfall</w:t>
            </w:r>
            <w:r w:rsidR="00EB2518">
              <w:rPr>
                <w:noProof/>
                <w:webHidden/>
              </w:rPr>
              <w:tab/>
            </w:r>
            <w:r w:rsidR="00EB2518">
              <w:rPr>
                <w:noProof/>
                <w:webHidden/>
              </w:rPr>
              <w:fldChar w:fldCharType="begin"/>
            </w:r>
            <w:r w:rsidR="00EB2518">
              <w:rPr>
                <w:noProof/>
                <w:webHidden/>
              </w:rPr>
              <w:instrText xml:space="preserve"> PAGEREF _Toc195022078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27211E6E" w14:textId="06FDD11F"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79" w:history="1">
            <w:r w:rsidR="00EB2518" w:rsidRPr="00191CFE">
              <w:rPr>
                <w:rStyle w:val="Hyperlink"/>
                <w:noProof/>
              </w:rPr>
              <w:t>Scrum Vs Waterfall</w:t>
            </w:r>
            <w:r w:rsidR="00EB2518">
              <w:rPr>
                <w:noProof/>
                <w:webHidden/>
              </w:rPr>
              <w:tab/>
            </w:r>
            <w:r w:rsidR="00EB2518">
              <w:rPr>
                <w:noProof/>
                <w:webHidden/>
              </w:rPr>
              <w:fldChar w:fldCharType="begin"/>
            </w:r>
            <w:r w:rsidR="00EB2518">
              <w:rPr>
                <w:noProof/>
                <w:webHidden/>
              </w:rPr>
              <w:instrText xml:space="preserve"> PAGEREF _Toc195022079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3C9938CE" w14:textId="6300CE02"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80" w:history="1">
            <w:r w:rsidR="00EB2518" w:rsidRPr="00191CFE">
              <w:rPr>
                <w:rStyle w:val="Hyperlink"/>
                <w:noProof/>
              </w:rPr>
              <w:t>When to use Scrum</w:t>
            </w:r>
            <w:r w:rsidR="00EB2518">
              <w:rPr>
                <w:noProof/>
                <w:webHidden/>
              </w:rPr>
              <w:tab/>
            </w:r>
            <w:r w:rsidR="00EB2518">
              <w:rPr>
                <w:noProof/>
                <w:webHidden/>
              </w:rPr>
              <w:fldChar w:fldCharType="begin"/>
            </w:r>
            <w:r w:rsidR="00EB2518">
              <w:rPr>
                <w:noProof/>
                <w:webHidden/>
              </w:rPr>
              <w:instrText xml:space="preserve"> PAGEREF _Toc195022080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5D24FE51" w14:textId="218EF471" w:rsidR="00EB2518" w:rsidRDefault="00000000">
          <w:pPr>
            <w:pStyle w:val="TOC2"/>
            <w:tabs>
              <w:tab w:val="right" w:leader="dot" w:pos="9016"/>
            </w:tabs>
            <w:rPr>
              <w:rFonts w:eastAsiaTheme="minorEastAsia"/>
              <w:b w:val="0"/>
              <w:bCs w:val="0"/>
              <w:noProof/>
              <w:kern w:val="2"/>
              <w:sz w:val="24"/>
              <w:szCs w:val="24"/>
              <w:lang w:eastAsia="en-GB"/>
              <w14:ligatures w14:val="standardContextual"/>
            </w:rPr>
          </w:pPr>
          <w:hyperlink w:anchor="_Toc195022081" w:history="1">
            <w:r w:rsidR="00EB2518" w:rsidRPr="00191CFE">
              <w:rPr>
                <w:rStyle w:val="Hyperlink"/>
                <w:noProof/>
              </w:rPr>
              <w:t>When to use Waterfall</w:t>
            </w:r>
            <w:r w:rsidR="00EB2518">
              <w:rPr>
                <w:noProof/>
                <w:webHidden/>
              </w:rPr>
              <w:tab/>
            </w:r>
            <w:r w:rsidR="00EB2518">
              <w:rPr>
                <w:noProof/>
                <w:webHidden/>
              </w:rPr>
              <w:fldChar w:fldCharType="begin"/>
            </w:r>
            <w:r w:rsidR="00EB2518">
              <w:rPr>
                <w:noProof/>
                <w:webHidden/>
              </w:rPr>
              <w:instrText xml:space="preserve"> PAGEREF _Toc195022081 \h </w:instrText>
            </w:r>
            <w:r w:rsidR="00EB2518">
              <w:rPr>
                <w:noProof/>
                <w:webHidden/>
              </w:rPr>
            </w:r>
            <w:r w:rsidR="00EB2518">
              <w:rPr>
                <w:noProof/>
                <w:webHidden/>
              </w:rPr>
              <w:fldChar w:fldCharType="separate"/>
            </w:r>
            <w:r w:rsidR="00EB2518">
              <w:rPr>
                <w:noProof/>
                <w:webHidden/>
              </w:rPr>
              <w:t>19</w:t>
            </w:r>
            <w:r w:rsidR="00EB2518">
              <w:rPr>
                <w:noProof/>
                <w:webHidden/>
              </w:rPr>
              <w:fldChar w:fldCharType="end"/>
            </w:r>
          </w:hyperlink>
        </w:p>
        <w:p w14:paraId="6F3D4E34" w14:textId="61146256"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82" w:history="1">
            <w:r w:rsidR="00EB2518" w:rsidRPr="00191CFE">
              <w:rPr>
                <w:rStyle w:val="Hyperlink"/>
                <w:noProof/>
              </w:rPr>
              <w:t>Conclusion</w:t>
            </w:r>
            <w:r w:rsidR="00EB2518">
              <w:rPr>
                <w:noProof/>
                <w:webHidden/>
              </w:rPr>
              <w:tab/>
            </w:r>
            <w:r w:rsidR="00EB2518">
              <w:rPr>
                <w:noProof/>
                <w:webHidden/>
              </w:rPr>
              <w:fldChar w:fldCharType="begin"/>
            </w:r>
            <w:r w:rsidR="00EB2518">
              <w:rPr>
                <w:noProof/>
                <w:webHidden/>
              </w:rPr>
              <w:instrText xml:space="preserve"> PAGEREF _Toc195022082 \h </w:instrText>
            </w:r>
            <w:r w:rsidR="00EB2518">
              <w:rPr>
                <w:noProof/>
                <w:webHidden/>
              </w:rPr>
            </w:r>
            <w:r w:rsidR="00EB2518">
              <w:rPr>
                <w:noProof/>
                <w:webHidden/>
              </w:rPr>
              <w:fldChar w:fldCharType="separate"/>
            </w:r>
            <w:r w:rsidR="00EB2518">
              <w:rPr>
                <w:noProof/>
                <w:webHidden/>
              </w:rPr>
              <w:t>20</w:t>
            </w:r>
            <w:r w:rsidR="00EB2518">
              <w:rPr>
                <w:noProof/>
                <w:webHidden/>
              </w:rPr>
              <w:fldChar w:fldCharType="end"/>
            </w:r>
          </w:hyperlink>
        </w:p>
        <w:p w14:paraId="1DEE067F" w14:textId="20B60CAD" w:rsidR="00EB2518" w:rsidRDefault="00000000">
          <w:pPr>
            <w:pStyle w:val="TOC1"/>
            <w:tabs>
              <w:tab w:val="right" w:leader="dot" w:pos="9016"/>
            </w:tabs>
            <w:rPr>
              <w:rFonts w:eastAsiaTheme="minorEastAsia"/>
              <w:b w:val="0"/>
              <w:bCs w:val="0"/>
              <w:i w:val="0"/>
              <w:iCs w:val="0"/>
              <w:noProof/>
              <w:kern w:val="2"/>
              <w:lang w:eastAsia="en-GB"/>
              <w14:ligatures w14:val="standardContextual"/>
            </w:rPr>
          </w:pPr>
          <w:hyperlink w:anchor="_Toc195022083" w:history="1">
            <w:r w:rsidR="00EB2518" w:rsidRPr="00191CFE">
              <w:rPr>
                <w:rStyle w:val="Hyperlink"/>
                <w:noProof/>
              </w:rPr>
              <w:t>References</w:t>
            </w:r>
            <w:r w:rsidR="00EB2518">
              <w:rPr>
                <w:noProof/>
                <w:webHidden/>
              </w:rPr>
              <w:tab/>
            </w:r>
            <w:r w:rsidR="00EB2518">
              <w:rPr>
                <w:noProof/>
                <w:webHidden/>
              </w:rPr>
              <w:fldChar w:fldCharType="begin"/>
            </w:r>
            <w:r w:rsidR="00EB2518">
              <w:rPr>
                <w:noProof/>
                <w:webHidden/>
              </w:rPr>
              <w:instrText xml:space="preserve"> PAGEREF _Toc195022083 \h </w:instrText>
            </w:r>
            <w:r w:rsidR="00EB2518">
              <w:rPr>
                <w:noProof/>
                <w:webHidden/>
              </w:rPr>
            </w:r>
            <w:r w:rsidR="00EB2518">
              <w:rPr>
                <w:noProof/>
                <w:webHidden/>
              </w:rPr>
              <w:fldChar w:fldCharType="separate"/>
            </w:r>
            <w:r w:rsidR="00EB2518">
              <w:rPr>
                <w:noProof/>
                <w:webHidden/>
              </w:rPr>
              <w:t>21</w:t>
            </w:r>
            <w:r w:rsidR="00EB2518">
              <w:rPr>
                <w:noProof/>
                <w:webHidden/>
              </w:rPr>
              <w:fldChar w:fldCharType="end"/>
            </w:r>
          </w:hyperlink>
        </w:p>
        <w:p w14:paraId="0A85A943" w14:textId="4F7BF54D" w:rsidR="00F92F30" w:rsidRDefault="00F92F30">
          <w:r>
            <w:rPr>
              <w:b/>
              <w:bCs/>
              <w:noProof/>
            </w:rPr>
            <w:fldChar w:fldCharType="end"/>
          </w:r>
        </w:p>
      </w:sdtContent>
    </w:sdt>
    <w:p w14:paraId="21C57572" w14:textId="7120B303" w:rsidR="006C24C8" w:rsidRDefault="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6A8172F0" w14:textId="39534B5C" w:rsidR="00AA5EA7" w:rsidRDefault="00AA5EA7" w:rsidP="00AA5EA7">
      <w:pPr>
        <w:pStyle w:val="Heading1"/>
      </w:pPr>
      <w:bookmarkStart w:id="0" w:name="_Toc195022017"/>
      <w:r>
        <w:lastRenderedPageBreak/>
        <w:t>Collaborative Project using GitHub.</w:t>
      </w:r>
    </w:p>
    <w:p w14:paraId="190FCA61" w14:textId="77777777" w:rsidR="00AA5EA7" w:rsidRDefault="00AA5EA7" w:rsidP="00AA5EA7">
      <w:pPr>
        <w:pStyle w:val="Heading2"/>
      </w:pPr>
      <w:r>
        <w:t>GitHub Repository Link:</w:t>
      </w:r>
    </w:p>
    <w:p w14:paraId="752E99B5" w14:textId="361A7984" w:rsidR="00AA5EA7" w:rsidRDefault="00AA5EA7">
      <w:hyperlink r:id="rId9" w:history="1">
        <w:r w:rsidRPr="00CB7DC9">
          <w:rPr>
            <w:rStyle w:val="Hyperlink"/>
          </w:rPr>
          <w:t>https://github.com/ParPiy/PROG6001-Assignment2</w:t>
        </w:r>
      </w:hyperlink>
    </w:p>
    <w:p w14:paraId="79A673F3" w14:textId="77777777" w:rsidR="00AA5EA7" w:rsidRDefault="00AA5EA7"/>
    <w:p w14:paraId="184431F3" w14:textId="77777777" w:rsidR="00AA5EA7" w:rsidRDefault="00AA5EA7" w:rsidP="00AA5EA7">
      <w:pPr>
        <w:pStyle w:val="Heading2"/>
      </w:pPr>
      <w:r>
        <w:t>Screenshots</w:t>
      </w:r>
    </w:p>
    <w:p w14:paraId="1F437721" w14:textId="77777777" w:rsidR="00AA5EA7" w:rsidRDefault="00AA5EA7" w:rsidP="00AA5EA7">
      <w:pPr>
        <w:pStyle w:val="Heading3"/>
      </w:pPr>
      <w:r>
        <w:t>Piyush Parmar</w:t>
      </w:r>
    </w:p>
    <w:p w14:paraId="5151E014" w14:textId="25FEEA73" w:rsidR="008B7929" w:rsidRDefault="008B7929" w:rsidP="008B7929">
      <w:r w:rsidRPr="00F12CBC">
        <w:t xml:space="preserve">The project was established when Piyush took on the responsibilities of repository owner and project initiator. Piyush established the main repository, </w:t>
      </w:r>
      <w:r w:rsidRPr="008B7929">
        <w:rPr>
          <w:b/>
          <w:bCs/>
        </w:rPr>
        <w:t>"PROG6001-Assignment2"</w:t>
      </w:r>
      <w:r w:rsidRPr="00F12CBC">
        <w:t xml:space="preserve"> through GitHub and under his account (</w:t>
      </w:r>
      <w:proofErr w:type="spellStart"/>
      <w:r w:rsidRPr="008B7929">
        <w:rPr>
          <w:b/>
          <w:bCs/>
        </w:rPr>
        <w:t>ParPiy</w:t>
      </w:r>
      <w:proofErr w:type="spellEnd"/>
      <w:r w:rsidRPr="00F12CBC">
        <w:t>). The first foundational action established the central point of management for project files and all activities that lead to becoming the foundational reference for subsequent contributions. Piyush built the project core through his document uploads to GitHu</w:t>
      </w:r>
      <w:r>
        <w:t>b</w:t>
      </w:r>
      <w:r w:rsidRPr="008E7A4C">
        <w:t>.</w:t>
      </w:r>
    </w:p>
    <w:p w14:paraId="6517B6AA" w14:textId="77777777" w:rsidR="00E72146" w:rsidRDefault="00E72146" w:rsidP="008B7929"/>
    <w:p w14:paraId="5831D4A5" w14:textId="77777777" w:rsidR="00E72146" w:rsidRDefault="00E72146" w:rsidP="008B7929"/>
    <w:p w14:paraId="3F1BB2C7" w14:textId="7D02856F" w:rsidR="00E72146" w:rsidRDefault="00E72146" w:rsidP="00B76586">
      <w:r>
        <w:t>In the Assignment Contribution, Piyush has taken responsibility to complete Part C “</w:t>
      </w:r>
      <w:r w:rsidRPr="00312731">
        <w:t>Software Project Management Methodology</w:t>
      </w:r>
      <w:r>
        <w:t xml:space="preserve">”. </w:t>
      </w:r>
      <w:r w:rsidRPr="00312731">
        <w:t>The important file "Part 3 - Software Project Management Methodology.docx" was added as part of the document upload for guiding project development through formal project management methods.</w:t>
      </w:r>
      <w:r w:rsidR="00842306">
        <w:br/>
      </w:r>
    </w:p>
    <w:p w14:paraId="62A2B1A7" w14:textId="3FBAF2BF" w:rsidR="00B76586" w:rsidRDefault="00842306" w:rsidP="00B76586">
      <w:r>
        <w:rPr>
          <w:noProof/>
        </w:rPr>
        <w:drawing>
          <wp:inline distT="0" distB="0" distL="0" distR="0" wp14:anchorId="01FF6D1F" wp14:editId="19D6ED81">
            <wp:extent cx="5731510" cy="1388745"/>
            <wp:effectExtent l="0" t="0" r="0" b="0"/>
            <wp:docPr id="19885334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33400" name="Picture 1"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1388745"/>
                    </a:xfrm>
                    <a:prstGeom prst="rect">
                      <a:avLst/>
                    </a:prstGeom>
                  </pic:spPr>
                </pic:pic>
              </a:graphicData>
            </a:graphic>
          </wp:inline>
        </w:drawing>
      </w:r>
    </w:p>
    <w:p w14:paraId="19B4C3CB" w14:textId="77777777" w:rsidR="00842306" w:rsidRDefault="00842306" w:rsidP="00B76586"/>
    <w:p w14:paraId="351099B9" w14:textId="6A29DA25" w:rsidR="008B7929" w:rsidRDefault="00B76586" w:rsidP="00B76586">
      <w:r w:rsidRPr="00312731">
        <w:t>The brief but descriptive commit messages that Piyush wrote presented "Project details file added, "Software Project tech" to keep the team aware of what their updates contained</w:t>
      </w:r>
      <w:r w:rsidRPr="008E7A4C">
        <w:t>.</w:t>
      </w:r>
    </w:p>
    <w:p w14:paraId="10A0E5C7" w14:textId="77777777" w:rsidR="008B7929" w:rsidRDefault="008B7929" w:rsidP="00AA5EA7"/>
    <w:p w14:paraId="2CEC9421" w14:textId="58E62832" w:rsidR="00AA5EA7" w:rsidRDefault="00AA5EA7" w:rsidP="00AA5EA7">
      <w:pPr>
        <w:rPr>
          <w:rFonts w:asciiTheme="majorHAnsi" w:hAnsiTheme="majorHAnsi"/>
          <w:sz w:val="40"/>
          <w:szCs w:val="40"/>
        </w:rPr>
      </w:pPr>
      <w:r>
        <w:br w:type="page"/>
      </w:r>
    </w:p>
    <w:p w14:paraId="06984A12" w14:textId="27F99597" w:rsidR="006C24C8" w:rsidRDefault="006C24C8" w:rsidP="006C24C8">
      <w:pPr>
        <w:pStyle w:val="Heading1"/>
      </w:pPr>
      <w:r>
        <w:lastRenderedPageBreak/>
        <w:t>Quick Facts About RFP</w:t>
      </w:r>
      <w:bookmarkEnd w:id="0"/>
    </w:p>
    <w:tbl>
      <w:tblPr>
        <w:tblW w:w="8280" w:type="dxa"/>
        <w:tblBorders>
          <w:top w:val="nil"/>
          <w:left w:val="nil"/>
          <w:bottom w:val="nil"/>
          <w:right w:val="nil"/>
          <w:insideH w:val="nil"/>
          <w:insideV w:val="nil"/>
        </w:tblBorders>
        <w:tblLayout w:type="fixed"/>
        <w:tblLook w:val="0600" w:firstRow="0" w:lastRow="0" w:firstColumn="0" w:lastColumn="0" w:noHBand="1" w:noVBand="1"/>
      </w:tblPr>
      <w:tblGrid>
        <w:gridCol w:w="2680"/>
        <w:gridCol w:w="5600"/>
      </w:tblGrid>
      <w:tr w:rsidR="006C24C8" w14:paraId="6404C62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5E5701" w14:textId="77777777" w:rsidR="006C24C8" w:rsidRDefault="006C24C8" w:rsidP="003C08FF">
            <w:pPr>
              <w:rPr>
                <w:b/>
                <w:sz w:val="27"/>
                <w:szCs w:val="27"/>
              </w:rPr>
            </w:pPr>
            <w:r>
              <w:rPr>
                <w:b/>
                <w:sz w:val="27"/>
                <w:szCs w:val="27"/>
              </w:rPr>
              <w:t>Item</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D3C7943" w14:textId="77777777" w:rsidR="006C24C8" w:rsidRDefault="006C24C8" w:rsidP="003C08FF">
            <w:pPr>
              <w:rPr>
                <w:b/>
                <w:sz w:val="27"/>
                <w:szCs w:val="27"/>
              </w:rPr>
            </w:pPr>
            <w:r>
              <w:rPr>
                <w:b/>
                <w:sz w:val="27"/>
                <w:szCs w:val="27"/>
              </w:rPr>
              <w:t>Details</w:t>
            </w:r>
          </w:p>
        </w:tc>
      </w:tr>
      <w:tr w:rsidR="006C24C8" w14:paraId="7723D5F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6326C3C" w14:textId="77777777" w:rsidR="006C24C8" w:rsidRDefault="006C24C8" w:rsidP="003C08FF">
            <w:r>
              <w:t>RFP Titl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6EF7C2" w14:textId="77777777" w:rsidR="006C24C8" w:rsidRDefault="006C24C8" w:rsidP="003C08FF">
            <w:r>
              <w:t>Integrated Business Management System for Aussie Business Buzz</w:t>
            </w:r>
          </w:p>
        </w:tc>
      </w:tr>
      <w:tr w:rsidR="006C24C8" w14:paraId="3F13D6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4D56F87" w14:textId="77777777" w:rsidR="006C24C8" w:rsidRDefault="006C24C8" w:rsidP="003C08FF">
            <w:r>
              <w:t>Issuing Organiz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B246A6D" w14:textId="77777777" w:rsidR="006C24C8" w:rsidRDefault="006C24C8" w:rsidP="003C08FF">
            <w:r>
              <w:t>Aussie Business Buzz (ABB)</w:t>
            </w:r>
          </w:p>
        </w:tc>
      </w:tr>
      <w:tr w:rsidR="006C24C8" w14:paraId="4D75A6C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140799" w14:textId="77777777" w:rsidR="006C24C8" w:rsidRDefault="006C24C8" w:rsidP="003C08FF">
            <w:r>
              <w:t>RFP Contac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67479E8" w14:textId="77777777" w:rsidR="006C24C8" w:rsidRDefault="006C24C8" w:rsidP="003C08FF">
            <w:proofErr w:type="spellStart"/>
            <w:r>
              <w:t>Sheheryar</w:t>
            </w:r>
            <w:proofErr w:type="spellEnd"/>
            <w:r>
              <w:t xml:space="preserve"> Tariq, Business Systems Manager</w:t>
            </w:r>
          </w:p>
        </w:tc>
      </w:tr>
      <w:tr w:rsidR="006C24C8" w14:paraId="4B106854"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8AFC0D" w14:textId="77777777" w:rsidR="006C24C8" w:rsidRDefault="006C24C8" w:rsidP="003C08FF">
            <w:r>
              <w:t>Contact Email</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FF45292" w14:textId="77777777" w:rsidR="006C24C8" w:rsidRDefault="006C24C8" w:rsidP="003C08FF">
            <w:r>
              <w:t>rfp@aussiebuzz.com.au</w:t>
            </w:r>
          </w:p>
        </w:tc>
      </w:tr>
      <w:tr w:rsidR="006C24C8" w14:paraId="5E2F3EBD"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7F4EAF" w14:textId="77777777" w:rsidR="006C24C8" w:rsidRDefault="006C24C8" w:rsidP="003C08FF">
            <w:r>
              <w:t>Response Deadlin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1FA6631" w14:textId="77777777" w:rsidR="006C24C8" w:rsidRDefault="006C24C8" w:rsidP="003C08FF">
            <w:r>
              <w:t>May 10, 2025</w:t>
            </w:r>
          </w:p>
        </w:tc>
      </w:tr>
      <w:tr w:rsidR="006C24C8" w14:paraId="1369D7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86C9CD" w14:textId="77777777" w:rsidR="006C24C8" w:rsidRDefault="006C24C8" w:rsidP="003C08FF">
            <w:r>
              <w:t>Expected Start Dat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EF8A1F4" w14:textId="77777777" w:rsidR="006C24C8" w:rsidRDefault="006C24C8" w:rsidP="003C08FF">
            <w:r>
              <w:t>July 1, 2025</w:t>
            </w:r>
          </w:p>
        </w:tc>
      </w:tr>
      <w:tr w:rsidR="006C24C8" w14:paraId="3D607D68"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E782729" w14:textId="77777777" w:rsidR="006C24C8" w:rsidRDefault="006C24C8" w:rsidP="003C08FF">
            <w:r>
              <w:t>Project Dur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832CF5" w14:textId="77777777" w:rsidR="006C24C8" w:rsidRDefault="006C24C8" w:rsidP="003C08FF">
            <w:r>
              <w:t>Approximately 6 months</w:t>
            </w:r>
          </w:p>
        </w:tc>
      </w:tr>
      <w:tr w:rsidR="006C24C8" w14:paraId="05B8320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B7E6C8" w14:textId="77777777" w:rsidR="006C24C8" w:rsidRDefault="006C24C8" w:rsidP="003C08FF">
            <w:r>
              <w:t>Submission Forma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1D64FD" w14:textId="77777777" w:rsidR="006C24C8" w:rsidRDefault="006C24C8" w:rsidP="003C08FF">
            <w:r>
              <w:t>PDF or Word Document, submitted via email</w:t>
            </w:r>
          </w:p>
        </w:tc>
      </w:tr>
      <w:tr w:rsidR="006C24C8" w14:paraId="5E35A98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64E508" w14:textId="77777777" w:rsidR="006C24C8" w:rsidRDefault="006C24C8" w:rsidP="003C08FF">
            <w:r>
              <w:t>Budge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B3223F" w14:textId="77777777" w:rsidR="006C24C8" w:rsidRDefault="006C24C8" w:rsidP="003C08FF">
            <w:r>
              <w:t>AUD 200,000–250,000 (flexible depending on scope)</w:t>
            </w:r>
          </w:p>
        </w:tc>
      </w:tr>
      <w:tr w:rsidR="006C24C8" w14:paraId="664CD03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BB53CF7" w14:textId="77777777" w:rsidR="006C24C8" w:rsidRDefault="006C24C8" w:rsidP="003C08FF">
            <w:r>
              <w:t>Proposal Evaluation Criteria</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F0ADEB" w14:textId="77777777" w:rsidR="006C24C8" w:rsidRDefault="006C24C8" w:rsidP="003C08FF">
            <w:r>
              <w:t>Functionality, scalability, vendor experience, support, and cost</w:t>
            </w:r>
          </w:p>
        </w:tc>
      </w:tr>
    </w:tbl>
    <w:p w14:paraId="2BDC782B" w14:textId="77777777" w:rsidR="006C24C8" w:rsidRDefault="006C24C8" w:rsidP="006C24C8"/>
    <w:p w14:paraId="43FADE37" w14:textId="77777777" w:rsidR="006C24C8" w:rsidRDefault="006C24C8" w:rsidP="006C24C8">
      <w:pPr>
        <w:pStyle w:val="Heading1"/>
      </w:pPr>
      <w:bookmarkStart w:id="1" w:name="_jgt4wwp2z27" w:colFirst="0" w:colLast="0"/>
      <w:bookmarkStart w:id="2" w:name="_Toc195022018"/>
      <w:bookmarkEnd w:id="1"/>
      <w:r>
        <w:t>About ABB</w:t>
      </w:r>
      <w:bookmarkEnd w:id="2"/>
    </w:p>
    <w:p w14:paraId="0A2BC098" w14:textId="77777777" w:rsidR="006C24C8" w:rsidRDefault="006C24C8" w:rsidP="006C24C8">
      <w:pPr>
        <w:pStyle w:val="Heading2"/>
      </w:pPr>
      <w:bookmarkStart w:id="3" w:name="_mds6qw7l1bvt" w:colFirst="0" w:colLast="0"/>
      <w:bookmarkStart w:id="4" w:name="_Toc195022019"/>
      <w:bookmarkEnd w:id="3"/>
      <w:r>
        <w:t>Company Overview</w:t>
      </w:r>
      <w:bookmarkEnd w:id="4"/>
    </w:p>
    <w:p w14:paraId="4B884E2D" w14:textId="77777777" w:rsidR="006C24C8" w:rsidRDefault="006C24C8" w:rsidP="006C24C8">
      <w:r>
        <w:t>Aussie Business Buzz (ABB) is an Australian-owned technology retailer and service provider, committed to delivering high-quality consumer electronics and after-sales support. With a growing customer base, ABB offers a range of technology products including laptops, PCs, smartphones, networking devices, and accessories. In addition, ABB provides expert repair services and digital device solutions, building a strong reputation for reliability and customer service.</w:t>
      </w:r>
    </w:p>
    <w:p w14:paraId="472BEEB6" w14:textId="77777777" w:rsidR="006C24C8" w:rsidRDefault="006C24C8" w:rsidP="006C24C8">
      <w:pPr>
        <w:pStyle w:val="Heading2"/>
      </w:pPr>
      <w:bookmarkStart w:id="5" w:name="_cu9fd2oo9ffm" w:colFirst="0" w:colLast="0"/>
      <w:bookmarkStart w:id="6" w:name="_Toc195022020"/>
      <w:bookmarkEnd w:id="5"/>
      <w:r>
        <w:t>Current Operations</w:t>
      </w:r>
      <w:bookmarkEnd w:id="6"/>
    </w:p>
    <w:p w14:paraId="7B719833" w14:textId="77777777" w:rsidR="006C24C8" w:rsidRDefault="006C24C8" w:rsidP="006C24C8">
      <w:pPr>
        <w:spacing w:before="240" w:after="240"/>
      </w:pPr>
      <w:r>
        <w:t xml:space="preserve">ABB currently operates </w:t>
      </w:r>
      <w:r>
        <w:rPr>
          <w:b/>
        </w:rPr>
        <w:t>four retail outlets</w:t>
      </w:r>
      <w:r>
        <w:t xml:space="preserve"> located in New South Wales and Queensland. Each location handles:</w:t>
      </w:r>
    </w:p>
    <w:p w14:paraId="4FE8E5CC" w14:textId="4B105210" w:rsidR="006C24C8" w:rsidRDefault="006C24C8" w:rsidP="006C24C8">
      <w:pPr>
        <w:numPr>
          <w:ilvl w:val="0"/>
          <w:numId w:val="38"/>
        </w:numPr>
        <w:spacing w:before="240" w:line="276" w:lineRule="auto"/>
      </w:pPr>
      <w:r>
        <w:t>Direct sales of tech products and accessories</w:t>
      </w:r>
    </w:p>
    <w:p w14:paraId="34C493F5" w14:textId="4C2904DB" w:rsidR="006C24C8" w:rsidRDefault="006C24C8" w:rsidP="006C24C8">
      <w:pPr>
        <w:numPr>
          <w:ilvl w:val="0"/>
          <w:numId w:val="38"/>
        </w:numPr>
        <w:spacing w:line="276" w:lineRule="auto"/>
      </w:pPr>
      <w:r>
        <w:t>Device repair services and maintenance</w:t>
      </w:r>
    </w:p>
    <w:p w14:paraId="746CF777" w14:textId="77777777" w:rsidR="006C24C8" w:rsidRDefault="006C24C8" w:rsidP="006C24C8">
      <w:pPr>
        <w:numPr>
          <w:ilvl w:val="0"/>
          <w:numId w:val="38"/>
        </w:numPr>
        <w:spacing w:after="240" w:line="276" w:lineRule="auto"/>
      </w:pPr>
      <w:r>
        <w:t>Customer service and consultation</w:t>
      </w:r>
    </w:p>
    <w:p w14:paraId="135E8BCA" w14:textId="77777777" w:rsidR="006C24C8" w:rsidRDefault="006C24C8" w:rsidP="006C24C8">
      <w:pPr>
        <w:spacing w:before="240" w:after="240"/>
      </w:pPr>
      <w:r>
        <w:t xml:space="preserve">These stores operate semi-independently with </w:t>
      </w:r>
      <w:r>
        <w:rPr>
          <w:b/>
        </w:rPr>
        <w:t>local inventory and records</w:t>
      </w:r>
      <w:r>
        <w:t>, but currently lack a unified system for managing:</w:t>
      </w:r>
    </w:p>
    <w:p w14:paraId="2D258C17" w14:textId="77777777" w:rsidR="006C24C8" w:rsidRDefault="006C24C8" w:rsidP="006C24C8">
      <w:pPr>
        <w:numPr>
          <w:ilvl w:val="0"/>
          <w:numId w:val="39"/>
        </w:numPr>
        <w:spacing w:before="240"/>
      </w:pPr>
      <w:r>
        <w:t>Customer relationship data</w:t>
      </w:r>
    </w:p>
    <w:p w14:paraId="147C21AE" w14:textId="77777777" w:rsidR="006C24C8" w:rsidRDefault="006C24C8" w:rsidP="006C24C8">
      <w:pPr>
        <w:numPr>
          <w:ilvl w:val="0"/>
          <w:numId w:val="39"/>
        </w:numPr>
      </w:pPr>
      <w:r>
        <w:t xml:space="preserve">Inventory and </w:t>
      </w:r>
      <w:proofErr w:type="gramStart"/>
      <w:r>
        <w:t>parts</w:t>
      </w:r>
      <w:proofErr w:type="gramEnd"/>
    </w:p>
    <w:p w14:paraId="7924C316" w14:textId="77777777" w:rsidR="006C24C8" w:rsidRDefault="006C24C8" w:rsidP="006C24C8">
      <w:pPr>
        <w:numPr>
          <w:ilvl w:val="0"/>
          <w:numId w:val="39"/>
        </w:numPr>
      </w:pPr>
      <w:r>
        <w:t xml:space="preserve">Repair </w:t>
      </w:r>
      <w:proofErr w:type="gramStart"/>
      <w:r>
        <w:t>workflows</w:t>
      </w:r>
      <w:proofErr w:type="gramEnd"/>
    </w:p>
    <w:p w14:paraId="125D09A6" w14:textId="77777777" w:rsidR="006C24C8" w:rsidRDefault="006C24C8" w:rsidP="006C24C8">
      <w:pPr>
        <w:numPr>
          <w:ilvl w:val="0"/>
          <w:numId w:val="39"/>
        </w:numPr>
      </w:pPr>
      <w:r>
        <w:t>Marketing campaigns</w:t>
      </w:r>
    </w:p>
    <w:p w14:paraId="1647D2F0" w14:textId="77777777" w:rsidR="006C24C8" w:rsidRDefault="006C24C8" w:rsidP="006C24C8">
      <w:pPr>
        <w:numPr>
          <w:ilvl w:val="0"/>
          <w:numId w:val="39"/>
        </w:numPr>
        <w:spacing w:after="240"/>
      </w:pPr>
      <w:r>
        <w:t>Business reporting</w:t>
      </w:r>
    </w:p>
    <w:p w14:paraId="5C740C6A" w14:textId="77777777" w:rsidR="006C24C8" w:rsidRDefault="006C24C8" w:rsidP="006C24C8">
      <w:pPr>
        <w:spacing w:before="240" w:after="240"/>
      </w:pPr>
      <w:r>
        <w:lastRenderedPageBreak/>
        <w:t xml:space="preserve">Marketing efforts are mostly </w:t>
      </w:r>
      <w:r>
        <w:rPr>
          <w:b/>
        </w:rPr>
        <w:t>manual</w:t>
      </w:r>
      <w:r>
        <w:t xml:space="preserve"> or done through basic tools (e.g., Excel, basic email campaigns), and reporting is compiled from store-specific data.</w:t>
      </w:r>
    </w:p>
    <w:p w14:paraId="7054708C" w14:textId="77777777" w:rsidR="006C24C8" w:rsidRDefault="006C24C8" w:rsidP="006C24C8">
      <w:pPr>
        <w:pStyle w:val="Heading2"/>
      </w:pPr>
      <w:bookmarkStart w:id="7" w:name="_Toc195022021"/>
      <w:r>
        <w:t>Future Company Plans</w:t>
      </w:r>
      <w:bookmarkEnd w:id="7"/>
    </w:p>
    <w:p w14:paraId="726EA357" w14:textId="77777777" w:rsidR="006C24C8" w:rsidRDefault="006C24C8" w:rsidP="006C24C8">
      <w:pPr>
        <w:spacing w:before="240" w:after="240"/>
      </w:pPr>
      <w:r>
        <w:t xml:space="preserve">ABB envisions rapid expansion across Australia over the next 2–3 years, aiming to increase from 4 to </w:t>
      </w:r>
      <w:r>
        <w:rPr>
          <w:b/>
        </w:rPr>
        <w:t>12 branches</w:t>
      </w:r>
      <w:r>
        <w:t>. To support this growth, ABB plans to:</w:t>
      </w:r>
    </w:p>
    <w:p w14:paraId="197D43CF" w14:textId="77777777" w:rsidR="006C24C8" w:rsidRDefault="006C24C8" w:rsidP="006C24C8">
      <w:pPr>
        <w:numPr>
          <w:ilvl w:val="0"/>
          <w:numId w:val="40"/>
        </w:numPr>
        <w:spacing w:before="240" w:line="276" w:lineRule="auto"/>
      </w:pPr>
      <w:r>
        <w:t xml:space="preserve">Centralize and automate inventory and stock management across all </w:t>
      </w:r>
      <w:proofErr w:type="gramStart"/>
      <w:r>
        <w:t>branches</w:t>
      </w:r>
      <w:proofErr w:type="gramEnd"/>
    </w:p>
    <w:p w14:paraId="759F11C5" w14:textId="77777777" w:rsidR="006C24C8" w:rsidRDefault="006C24C8" w:rsidP="006C24C8">
      <w:pPr>
        <w:numPr>
          <w:ilvl w:val="0"/>
          <w:numId w:val="40"/>
        </w:numPr>
        <w:spacing w:line="276" w:lineRule="auto"/>
      </w:pPr>
      <w:r>
        <w:t xml:space="preserve">Introduce a CRM for customer insights and streamlined </w:t>
      </w:r>
      <w:proofErr w:type="gramStart"/>
      <w:r>
        <w:t>support</w:t>
      </w:r>
      <w:proofErr w:type="gramEnd"/>
    </w:p>
    <w:p w14:paraId="7279ADE5" w14:textId="77777777" w:rsidR="006C24C8" w:rsidRDefault="006C24C8" w:rsidP="006C24C8">
      <w:pPr>
        <w:numPr>
          <w:ilvl w:val="0"/>
          <w:numId w:val="40"/>
        </w:numPr>
        <w:spacing w:line="276" w:lineRule="auto"/>
      </w:pPr>
      <w:r>
        <w:t xml:space="preserve">Integrate digital marketing capabilities to increase customer retention and reach new </w:t>
      </w:r>
      <w:proofErr w:type="gramStart"/>
      <w:r>
        <w:t>audiences</w:t>
      </w:r>
      <w:proofErr w:type="gramEnd"/>
    </w:p>
    <w:p w14:paraId="411129A5" w14:textId="77777777" w:rsidR="006C24C8" w:rsidRDefault="006C24C8" w:rsidP="006C24C8">
      <w:pPr>
        <w:numPr>
          <w:ilvl w:val="0"/>
          <w:numId w:val="40"/>
        </w:numPr>
        <w:spacing w:after="240" w:line="276" w:lineRule="auto"/>
      </w:pPr>
      <w:r>
        <w:t xml:space="preserve">Enable remote access to business intelligence dashboards for executive </w:t>
      </w:r>
      <w:proofErr w:type="gramStart"/>
      <w:r>
        <w:t>teams</w:t>
      </w:r>
      <w:proofErr w:type="gramEnd"/>
    </w:p>
    <w:p w14:paraId="4A7777BB" w14:textId="77777777" w:rsidR="006C24C8" w:rsidRDefault="006C24C8" w:rsidP="006C24C8">
      <w:pPr>
        <w:spacing w:before="240" w:after="240"/>
      </w:pPr>
      <w:r>
        <w:t xml:space="preserve">The integrated business management system requested in this RFP is a </w:t>
      </w:r>
      <w:r>
        <w:rPr>
          <w:b/>
        </w:rPr>
        <w:t>critical first step</w:t>
      </w:r>
      <w:r>
        <w:t xml:space="preserve"> toward scaling operations and improving internal efficiencies.</w:t>
      </w:r>
    </w:p>
    <w:p w14:paraId="64392423" w14:textId="77777777" w:rsidR="006C24C8" w:rsidRDefault="006C24C8" w:rsidP="006C24C8">
      <w:pPr>
        <w:pStyle w:val="Heading1"/>
      </w:pPr>
      <w:bookmarkStart w:id="8" w:name="_jug0qe82x6k5" w:colFirst="0" w:colLast="0"/>
      <w:bookmarkStart w:id="9" w:name="_Toc195022022"/>
      <w:bookmarkEnd w:id="8"/>
      <w:r>
        <w:t>Contact Info</w:t>
      </w:r>
      <w:bookmarkEnd w:id="9"/>
    </w:p>
    <w:p w14:paraId="7F2C3F6F" w14:textId="77777777" w:rsidR="006C24C8" w:rsidRDefault="006C24C8" w:rsidP="006C24C8">
      <w:pPr>
        <w:spacing w:before="240" w:after="240"/>
      </w:pPr>
      <w:r>
        <w:t>All inquiries related to this RFP must be directed to the designated point of contact below:</w:t>
      </w:r>
    </w:p>
    <w:p w14:paraId="5F8A74AB" w14:textId="1A9FCFDE" w:rsidR="006C24C8" w:rsidRDefault="006C24C8" w:rsidP="006C24C8">
      <w:pPr>
        <w:spacing w:before="240" w:after="240"/>
      </w:pPr>
      <w:r>
        <w:rPr>
          <w:b/>
          <w:color w:val="E2222D"/>
          <w:sz w:val="25"/>
          <w:szCs w:val="25"/>
        </w:rPr>
        <w:t>Primary Contact:</w:t>
      </w:r>
      <w:r>
        <w:rPr>
          <w:b/>
        </w:rPr>
        <w:br/>
      </w:r>
      <w:r>
        <w:t xml:space="preserve"> </w:t>
      </w:r>
      <w:r>
        <w:rPr>
          <w:b/>
        </w:rPr>
        <w:t>Name:</w:t>
      </w:r>
      <w:r>
        <w:t xml:space="preserve"> </w:t>
      </w:r>
      <w:proofErr w:type="spellStart"/>
      <w:r>
        <w:t>Sheheryar</w:t>
      </w:r>
      <w:proofErr w:type="spellEnd"/>
      <w:r>
        <w:t xml:space="preserve"> Tariq</w:t>
      </w:r>
      <w:r>
        <w:br/>
        <w:t xml:space="preserve"> </w:t>
      </w:r>
      <w:r>
        <w:rPr>
          <w:b/>
        </w:rPr>
        <w:t>Position:</w:t>
      </w:r>
      <w:r>
        <w:t xml:space="preserve"> Focal Point – Business Systems Procurement</w:t>
      </w:r>
      <w:r>
        <w:br/>
        <w:t xml:space="preserve"> </w:t>
      </w:r>
      <w:r>
        <w:rPr>
          <w:b/>
        </w:rPr>
        <w:t>Phone:</w:t>
      </w:r>
      <w:r>
        <w:t xml:space="preserve"> +61 487 384 124</w:t>
      </w:r>
      <w:r>
        <w:br/>
        <w:t xml:space="preserve"> </w:t>
      </w:r>
      <w:r>
        <w:rPr>
          <w:b/>
        </w:rPr>
        <w:t>Email:</w:t>
      </w:r>
      <w:r>
        <w:t xml:space="preserve"> sheheryartariq@ymail.com</w:t>
      </w:r>
    </w:p>
    <w:p w14:paraId="5DAA9AD0" w14:textId="77777777" w:rsidR="006C24C8" w:rsidRDefault="006C24C8" w:rsidP="006C24C8">
      <w:pPr>
        <w:spacing w:before="240" w:after="240"/>
      </w:pPr>
      <w:r>
        <w:t xml:space="preserve">Vendors may reach out via email for clarification or additional information regarding the RFP. A response to all inquiries will be provided within 2 business days. The deadline for submitting questions is </w:t>
      </w:r>
      <w:r>
        <w:rPr>
          <w:b/>
        </w:rPr>
        <w:t>May 5, 2025</w:t>
      </w:r>
      <w:r>
        <w:t>.</w:t>
      </w:r>
    </w:p>
    <w:p w14:paraId="7501FD78" w14:textId="77777777" w:rsidR="006C24C8" w:rsidRDefault="006C24C8" w:rsidP="006C24C8">
      <w:pPr>
        <w:pStyle w:val="Heading1"/>
      </w:pPr>
      <w:bookmarkStart w:id="10" w:name="_4tsvqkhfz2tg" w:colFirst="0" w:colLast="0"/>
      <w:bookmarkStart w:id="11" w:name="_Toc195022023"/>
      <w:bookmarkEnd w:id="10"/>
      <w:r>
        <w:t>Proposal Evaluation Criteria</w:t>
      </w:r>
      <w:bookmarkEnd w:id="11"/>
    </w:p>
    <w:p w14:paraId="6865D19D" w14:textId="77777777" w:rsidR="006C24C8" w:rsidRDefault="006C24C8" w:rsidP="006C24C8">
      <w:r>
        <w:t>Proposals submitted in response to this RFP will be evaluated based on the following criteria. Each proposal will be scored and ranked according to its ability to meet the business objectives outlined in this document.</w:t>
      </w:r>
    </w:p>
    <w:p w14:paraId="3DA22DDA" w14:textId="77777777" w:rsidR="00863D6D" w:rsidRDefault="006C24C8" w:rsidP="00863D6D">
      <w:pPr>
        <w:pStyle w:val="Heading2"/>
      </w:pPr>
      <w:bookmarkStart w:id="12" w:name="_on7dq5q4x1cr" w:colFirst="0" w:colLast="0"/>
      <w:bookmarkEnd w:id="12"/>
      <w:r>
        <w:br/>
      </w:r>
      <w:bookmarkStart w:id="13" w:name="_Toc195022024"/>
      <w:r>
        <w:t>Technical Evaluation Criteria</w:t>
      </w:r>
      <w:bookmarkEnd w:id="13"/>
      <w:r w:rsidR="00863D6D">
        <w:t xml:space="preserve"> </w:t>
      </w:r>
    </w:p>
    <w:p w14:paraId="252758F7" w14:textId="4B34A4C6" w:rsidR="006C24C8" w:rsidRDefault="006C24C8" w:rsidP="00863D6D">
      <w:pPr>
        <w:pStyle w:val="Heading3"/>
      </w:pPr>
      <w:bookmarkStart w:id="14" w:name="_Toc195022025"/>
      <w:r>
        <w:t>System Functionality</w:t>
      </w:r>
      <w:bookmarkEnd w:id="14"/>
    </w:p>
    <w:p w14:paraId="718CC8E7" w14:textId="77777777" w:rsidR="006C24C8" w:rsidRDefault="006C24C8" w:rsidP="00863D6D">
      <w:pPr>
        <w:numPr>
          <w:ilvl w:val="0"/>
          <w:numId w:val="41"/>
        </w:numPr>
        <w:spacing w:before="240" w:line="276" w:lineRule="auto"/>
      </w:pPr>
      <w:r>
        <w:t>How well the proposed system addresses the functional needs of ABB (CRM, marketing, inventory, reporting).</w:t>
      </w:r>
    </w:p>
    <w:p w14:paraId="41044991" w14:textId="77777777" w:rsidR="006C24C8" w:rsidRDefault="006C24C8" w:rsidP="00863D6D">
      <w:pPr>
        <w:numPr>
          <w:ilvl w:val="0"/>
          <w:numId w:val="41"/>
        </w:numPr>
        <w:spacing w:after="240" w:line="276" w:lineRule="auto"/>
      </w:pPr>
      <w:r>
        <w:t>Compatibility with ABB’s existing and future technical environment.</w:t>
      </w:r>
    </w:p>
    <w:p w14:paraId="5C871F0F" w14:textId="77777777" w:rsidR="006C24C8" w:rsidRDefault="006C24C8" w:rsidP="006C24C8">
      <w:pPr>
        <w:pStyle w:val="Heading3"/>
        <w:keepNext w:val="0"/>
        <w:keepLines w:val="0"/>
      </w:pPr>
      <w:bookmarkStart w:id="15" w:name="_2v7jll4u1moo" w:colFirst="0" w:colLast="0"/>
      <w:bookmarkStart w:id="16" w:name="_Toc195022026"/>
      <w:bookmarkEnd w:id="15"/>
      <w:r>
        <w:lastRenderedPageBreak/>
        <w:t>Scalability and Flexibility</w:t>
      </w:r>
      <w:bookmarkEnd w:id="16"/>
    </w:p>
    <w:p w14:paraId="46BF650E" w14:textId="77777777" w:rsidR="006C24C8" w:rsidRDefault="006C24C8" w:rsidP="00863D6D">
      <w:pPr>
        <w:numPr>
          <w:ilvl w:val="0"/>
          <w:numId w:val="42"/>
        </w:numPr>
        <w:spacing w:before="240" w:line="276" w:lineRule="auto"/>
      </w:pPr>
      <w:r>
        <w:t>Ability to support business growth (e.g., from 4 to 12+ locations).</w:t>
      </w:r>
    </w:p>
    <w:p w14:paraId="3794A56D" w14:textId="77777777" w:rsidR="006C24C8" w:rsidRDefault="006C24C8" w:rsidP="00863D6D">
      <w:pPr>
        <w:numPr>
          <w:ilvl w:val="0"/>
          <w:numId w:val="42"/>
        </w:numPr>
        <w:spacing w:after="240" w:line="276" w:lineRule="auto"/>
      </w:pPr>
      <w:r>
        <w:t>Customizability of the platform for future enhancements or modules.</w:t>
      </w:r>
    </w:p>
    <w:p w14:paraId="5C9B0A2E" w14:textId="77777777" w:rsidR="006C24C8" w:rsidRDefault="006C24C8" w:rsidP="006C24C8">
      <w:pPr>
        <w:pStyle w:val="Heading3"/>
        <w:keepNext w:val="0"/>
        <w:keepLines w:val="0"/>
      </w:pPr>
      <w:bookmarkStart w:id="17" w:name="_iffeigirtil0" w:colFirst="0" w:colLast="0"/>
      <w:bookmarkStart w:id="18" w:name="_Toc195022027"/>
      <w:bookmarkEnd w:id="17"/>
      <w:r>
        <w:t>Integration Capabilities</w:t>
      </w:r>
      <w:bookmarkEnd w:id="18"/>
    </w:p>
    <w:p w14:paraId="42E280C5" w14:textId="77777777" w:rsidR="006C24C8" w:rsidRDefault="006C24C8" w:rsidP="00863D6D">
      <w:pPr>
        <w:numPr>
          <w:ilvl w:val="0"/>
          <w:numId w:val="43"/>
        </w:numPr>
        <w:spacing w:before="240" w:line="276" w:lineRule="auto"/>
      </w:pPr>
      <w:r>
        <w:t>Ease of integrating with ABB’s existing tools (e.g., website form submissions, email platforms).</w:t>
      </w:r>
    </w:p>
    <w:p w14:paraId="0672DB4A" w14:textId="77777777" w:rsidR="006C24C8" w:rsidRDefault="006C24C8" w:rsidP="00863D6D">
      <w:pPr>
        <w:numPr>
          <w:ilvl w:val="0"/>
          <w:numId w:val="43"/>
        </w:numPr>
        <w:spacing w:after="240" w:line="276" w:lineRule="auto"/>
      </w:pPr>
      <w:r>
        <w:t>APIs or middleware support for data migration and third-party systems.</w:t>
      </w:r>
    </w:p>
    <w:p w14:paraId="7F535190" w14:textId="77777777" w:rsidR="006C24C8" w:rsidRDefault="006C24C8" w:rsidP="006C24C8">
      <w:pPr>
        <w:pStyle w:val="Heading3"/>
        <w:spacing w:after="240"/>
      </w:pPr>
      <w:bookmarkStart w:id="19" w:name="_sgmkgu1t5kgr" w:colFirst="0" w:colLast="0"/>
      <w:bookmarkStart w:id="20" w:name="_Toc195022028"/>
      <w:bookmarkEnd w:id="19"/>
      <w:r>
        <w:t>Security and Compliance</w:t>
      </w:r>
      <w:bookmarkEnd w:id="20"/>
    </w:p>
    <w:p w14:paraId="3A6CFD8B" w14:textId="77777777" w:rsidR="006C24C8" w:rsidRDefault="006C24C8" w:rsidP="00863D6D">
      <w:pPr>
        <w:numPr>
          <w:ilvl w:val="0"/>
          <w:numId w:val="44"/>
        </w:numPr>
        <w:spacing w:before="240" w:line="276" w:lineRule="auto"/>
      </w:pPr>
      <w:r>
        <w:t>Measures in place for data protection, access control, and user permissions.</w:t>
      </w:r>
    </w:p>
    <w:p w14:paraId="02479D7C" w14:textId="77777777" w:rsidR="006C24C8" w:rsidRDefault="006C24C8" w:rsidP="00863D6D">
      <w:pPr>
        <w:numPr>
          <w:ilvl w:val="0"/>
          <w:numId w:val="44"/>
        </w:numPr>
        <w:spacing w:after="240" w:line="276" w:lineRule="auto"/>
      </w:pPr>
      <w:r>
        <w:t>Compliance with Australian data regulations and privacy laws.</w:t>
      </w:r>
    </w:p>
    <w:p w14:paraId="10714550" w14:textId="77777777" w:rsidR="006C24C8" w:rsidRDefault="006C24C8" w:rsidP="00863D6D">
      <w:pPr>
        <w:pStyle w:val="Heading2"/>
      </w:pPr>
      <w:bookmarkStart w:id="21" w:name="_h682xl5rbpmy" w:colFirst="0" w:colLast="0"/>
      <w:bookmarkStart w:id="22" w:name="_Toc195022029"/>
      <w:bookmarkEnd w:id="21"/>
      <w:r>
        <w:t>Financial Evaluation Criteria</w:t>
      </w:r>
      <w:bookmarkEnd w:id="22"/>
    </w:p>
    <w:p w14:paraId="647CC86F" w14:textId="77777777" w:rsidR="006C24C8" w:rsidRDefault="006C24C8" w:rsidP="00863D6D">
      <w:pPr>
        <w:pStyle w:val="Heading3"/>
      </w:pPr>
      <w:bookmarkStart w:id="23" w:name="_wipyokns8b5" w:colFirst="0" w:colLast="0"/>
      <w:bookmarkStart w:id="24" w:name="_Toc195022030"/>
      <w:bookmarkEnd w:id="23"/>
      <w:r>
        <w:t xml:space="preserve">Cost </w:t>
      </w:r>
      <w:r w:rsidRPr="00863D6D">
        <w:t>Structure</w:t>
      </w:r>
      <w:bookmarkEnd w:id="24"/>
    </w:p>
    <w:p w14:paraId="222227E9" w14:textId="77777777" w:rsidR="006C24C8" w:rsidRDefault="006C24C8" w:rsidP="00863D6D">
      <w:pPr>
        <w:numPr>
          <w:ilvl w:val="0"/>
          <w:numId w:val="45"/>
        </w:numPr>
        <w:spacing w:before="240" w:line="276" w:lineRule="auto"/>
      </w:pPr>
      <w:r>
        <w:t>Total project cost (initial setup, licensing, third-party tools).</w:t>
      </w:r>
    </w:p>
    <w:p w14:paraId="1361EA77" w14:textId="77777777" w:rsidR="006C24C8" w:rsidRDefault="006C24C8" w:rsidP="00863D6D">
      <w:pPr>
        <w:numPr>
          <w:ilvl w:val="0"/>
          <w:numId w:val="45"/>
        </w:numPr>
        <w:spacing w:after="240" w:line="276" w:lineRule="auto"/>
      </w:pPr>
      <w:r>
        <w:t>Transparency of pricing (one-time costs, subscriptions, hidden fees).</w:t>
      </w:r>
    </w:p>
    <w:p w14:paraId="2E6CA263" w14:textId="77777777" w:rsidR="006C24C8" w:rsidRDefault="006C24C8" w:rsidP="006C24C8">
      <w:pPr>
        <w:pStyle w:val="Heading3"/>
        <w:keepNext w:val="0"/>
        <w:keepLines w:val="0"/>
      </w:pPr>
      <w:bookmarkStart w:id="25" w:name="_xqxkmevy4n1s" w:colFirst="0" w:colLast="0"/>
      <w:bookmarkStart w:id="26" w:name="_Toc195022031"/>
      <w:bookmarkEnd w:id="25"/>
      <w:r>
        <w:t>Return on Investment (ROI)</w:t>
      </w:r>
      <w:bookmarkEnd w:id="26"/>
    </w:p>
    <w:p w14:paraId="189E6A90" w14:textId="77777777" w:rsidR="006C24C8" w:rsidRDefault="006C24C8" w:rsidP="00863D6D">
      <w:pPr>
        <w:numPr>
          <w:ilvl w:val="0"/>
          <w:numId w:val="46"/>
        </w:numPr>
        <w:spacing w:before="240" w:line="276" w:lineRule="auto"/>
      </w:pPr>
      <w:r>
        <w:t>Potential cost savings or revenue growth facilitated by the system.</w:t>
      </w:r>
    </w:p>
    <w:p w14:paraId="106ACB71" w14:textId="77777777" w:rsidR="006C24C8" w:rsidRDefault="006C24C8" w:rsidP="00863D6D">
      <w:pPr>
        <w:numPr>
          <w:ilvl w:val="0"/>
          <w:numId w:val="46"/>
        </w:numPr>
        <w:spacing w:after="240" w:line="276" w:lineRule="auto"/>
      </w:pPr>
      <w:r>
        <w:t>Efficiency improvements and reduction of manual work.</w:t>
      </w:r>
    </w:p>
    <w:p w14:paraId="6C0B5935" w14:textId="77777777" w:rsidR="006C24C8" w:rsidRDefault="006C24C8" w:rsidP="00863D6D">
      <w:pPr>
        <w:pStyle w:val="Heading2"/>
      </w:pPr>
      <w:bookmarkStart w:id="27" w:name="_szl0yit6ibno" w:colFirst="0" w:colLast="0"/>
      <w:bookmarkStart w:id="28" w:name="_Toc195022032"/>
      <w:bookmarkEnd w:id="27"/>
      <w:r>
        <w:t>Vendor Evaluation Criteria</w:t>
      </w:r>
      <w:bookmarkEnd w:id="28"/>
    </w:p>
    <w:p w14:paraId="0A6A3813" w14:textId="77777777" w:rsidR="006C24C8" w:rsidRDefault="006C24C8" w:rsidP="00863D6D">
      <w:pPr>
        <w:pStyle w:val="Heading3"/>
      </w:pPr>
      <w:bookmarkStart w:id="29" w:name="_3mr3r6ml697o" w:colFirst="0" w:colLast="0"/>
      <w:bookmarkStart w:id="30" w:name="_Toc195022033"/>
      <w:bookmarkEnd w:id="29"/>
      <w:r w:rsidRPr="00863D6D">
        <w:t>Company</w:t>
      </w:r>
      <w:r>
        <w:t xml:space="preserve"> Experience and References</w:t>
      </w:r>
      <w:bookmarkEnd w:id="30"/>
    </w:p>
    <w:p w14:paraId="27F5E115" w14:textId="77777777" w:rsidR="006C24C8" w:rsidRDefault="006C24C8" w:rsidP="00863D6D">
      <w:pPr>
        <w:numPr>
          <w:ilvl w:val="0"/>
          <w:numId w:val="47"/>
        </w:numPr>
        <w:spacing w:before="240" w:line="276" w:lineRule="auto"/>
      </w:pPr>
      <w:r>
        <w:t>Previous experience with similar projects or clients in retail or tech.</w:t>
      </w:r>
    </w:p>
    <w:p w14:paraId="1EC8B49A" w14:textId="77777777" w:rsidR="006C24C8" w:rsidRDefault="006C24C8" w:rsidP="00863D6D">
      <w:pPr>
        <w:numPr>
          <w:ilvl w:val="0"/>
          <w:numId w:val="47"/>
        </w:numPr>
        <w:spacing w:after="240" w:line="276" w:lineRule="auto"/>
      </w:pPr>
      <w:r>
        <w:t>Client testimonials, references, or case studies.</w:t>
      </w:r>
    </w:p>
    <w:p w14:paraId="14C546D9" w14:textId="77777777" w:rsidR="006C24C8" w:rsidRDefault="006C24C8" w:rsidP="00863D6D">
      <w:pPr>
        <w:pStyle w:val="Heading3"/>
      </w:pPr>
      <w:bookmarkStart w:id="31" w:name="_4c72sqel1bw3" w:colFirst="0" w:colLast="0"/>
      <w:bookmarkStart w:id="32" w:name="_Toc195022034"/>
      <w:bookmarkEnd w:id="31"/>
      <w:r w:rsidRPr="00863D6D">
        <w:t>Project</w:t>
      </w:r>
      <w:r>
        <w:t xml:space="preserve"> Team and Skillset</w:t>
      </w:r>
      <w:bookmarkEnd w:id="32"/>
    </w:p>
    <w:p w14:paraId="6F3BB092" w14:textId="77777777" w:rsidR="006C24C8" w:rsidRDefault="006C24C8" w:rsidP="00863D6D">
      <w:pPr>
        <w:pStyle w:val="ListParagraph"/>
        <w:numPr>
          <w:ilvl w:val="0"/>
          <w:numId w:val="48"/>
        </w:numPr>
        <w:spacing w:before="240" w:line="276" w:lineRule="auto"/>
      </w:pPr>
      <w:r>
        <w:t>Qualifications and roles of the project team.</w:t>
      </w:r>
    </w:p>
    <w:p w14:paraId="5FF1C4A7" w14:textId="77777777" w:rsidR="006C24C8" w:rsidRDefault="006C24C8" w:rsidP="00863D6D">
      <w:pPr>
        <w:pStyle w:val="ListParagraph"/>
        <w:numPr>
          <w:ilvl w:val="0"/>
          <w:numId w:val="48"/>
        </w:numPr>
        <w:spacing w:after="240" w:line="276" w:lineRule="auto"/>
      </w:pPr>
      <w:r>
        <w:t>Access to post-launch technical support or customer success staff.</w:t>
      </w:r>
    </w:p>
    <w:p w14:paraId="2F232EC9"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4CC3ECCE" w14:textId="4261706F" w:rsidR="006C24C8" w:rsidRDefault="006C24C8" w:rsidP="00863D6D">
      <w:pPr>
        <w:pStyle w:val="Heading2"/>
      </w:pPr>
      <w:bookmarkStart w:id="33" w:name="_Toc195022035"/>
      <w:r>
        <w:lastRenderedPageBreak/>
        <w:t>Implementation and Support Evaluation Criteria</w:t>
      </w:r>
      <w:bookmarkEnd w:id="33"/>
    </w:p>
    <w:p w14:paraId="136067DE" w14:textId="77777777" w:rsidR="006C24C8" w:rsidRDefault="006C24C8" w:rsidP="006C24C8">
      <w:pPr>
        <w:pStyle w:val="Heading3"/>
        <w:keepNext w:val="0"/>
        <w:keepLines w:val="0"/>
      </w:pPr>
      <w:bookmarkStart w:id="34" w:name="_xvn8qvqcur" w:colFirst="0" w:colLast="0"/>
      <w:bookmarkStart w:id="35" w:name="_Toc195022036"/>
      <w:bookmarkEnd w:id="34"/>
      <w:r>
        <w:t>Timeline and Project Plan</w:t>
      </w:r>
      <w:bookmarkEnd w:id="35"/>
    </w:p>
    <w:p w14:paraId="747D58A2" w14:textId="77777777" w:rsidR="006C24C8" w:rsidRDefault="006C24C8" w:rsidP="00863D6D">
      <w:pPr>
        <w:numPr>
          <w:ilvl w:val="0"/>
          <w:numId w:val="49"/>
        </w:numPr>
        <w:spacing w:before="240" w:after="240" w:line="276" w:lineRule="auto"/>
      </w:pPr>
      <w:r>
        <w:t>Proposed milestones, development phases, and estimated completion date.</w:t>
      </w:r>
    </w:p>
    <w:p w14:paraId="07BE2668" w14:textId="77777777" w:rsidR="006C24C8" w:rsidRDefault="006C24C8" w:rsidP="006C24C8">
      <w:pPr>
        <w:pStyle w:val="Heading3"/>
        <w:keepNext w:val="0"/>
        <w:keepLines w:val="0"/>
      </w:pPr>
      <w:bookmarkStart w:id="36" w:name="_ug9kgaln8389" w:colFirst="0" w:colLast="0"/>
      <w:bookmarkStart w:id="37" w:name="_Toc195022037"/>
      <w:bookmarkEnd w:id="36"/>
      <w:r>
        <w:t>Post-Deployment Support</w:t>
      </w:r>
      <w:bookmarkEnd w:id="37"/>
    </w:p>
    <w:p w14:paraId="24D4184F" w14:textId="77777777" w:rsidR="006C24C8" w:rsidRDefault="006C24C8" w:rsidP="00863D6D">
      <w:pPr>
        <w:numPr>
          <w:ilvl w:val="0"/>
          <w:numId w:val="50"/>
        </w:numPr>
        <w:spacing w:before="240" w:line="276" w:lineRule="auto"/>
      </w:pPr>
      <w:r>
        <w:t>Ongoing maintenance options</w:t>
      </w:r>
    </w:p>
    <w:p w14:paraId="77B54ED6" w14:textId="77777777" w:rsidR="006C24C8" w:rsidRDefault="006C24C8" w:rsidP="00863D6D">
      <w:pPr>
        <w:numPr>
          <w:ilvl w:val="0"/>
          <w:numId w:val="50"/>
        </w:numPr>
        <w:spacing w:after="240" w:line="276" w:lineRule="auto"/>
      </w:pPr>
      <w:r>
        <w:t xml:space="preserve">Service Level Agreements (SLAs) and response </w:t>
      </w:r>
      <w:proofErr w:type="gramStart"/>
      <w:r>
        <w:t>times</w:t>
      </w:r>
      <w:proofErr w:type="gramEnd"/>
    </w:p>
    <w:p w14:paraId="019E542B" w14:textId="77777777" w:rsidR="006C24C8" w:rsidRDefault="006C24C8" w:rsidP="006C24C8">
      <w:pPr>
        <w:pStyle w:val="Heading1"/>
      </w:pPr>
      <w:bookmarkStart w:id="38" w:name="_r2ncnm9i16nf" w:colFirst="0" w:colLast="0"/>
      <w:bookmarkStart w:id="39" w:name="_Toc195022038"/>
      <w:bookmarkEnd w:id="38"/>
      <w:r>
        <w:t>Project Summary</w:t>
      </w:r>
      <w:bookmarkEnd w:id="39"/>
    </w:p>
    <w:p w14:paraId="320FA2CE" w14:textId="77777777" w:rsidR="006C24C8" w:rsidRDefault="006C24C8" w:rsidP="006C24C8">
      <w:pPr>
        <w:spacing w:before="240" w:after="240"/>
      </w:pPr>
      <w:r>
        <w:t>Aussie Business Buzz (ABB) is seeking proposals for an Integrated Business Management System to unify operations across its four branches. The system should handle customer relationships, marketing campaigns, inventory management, repair tracking, and centralized reporting.</w:t>
      </w:r>
    </w:p>
    <w:p w14:paraId="1CE5809F" w14:textId="77777777" w:rsidR="006C24C8" w:rsidRDefault="006C24C8" w:rsidP="006C24C8">
      <w:pPr>
        <w:spacing w:before="240" w:after="240"/>
      </w:pPr>
      <w:r>
        <w:t>This solution will replace ABB's current fragmented tools, aiming to increase efficiency, reduce manual work, and support future expansion. Proposals may include custom software, existing applications, SaaS platforms, or hybrid approaches. The ideal system must be secure, user-friendly, and scalable.</w:t>
      </w:r>
    </w:p>
    <w:p w14:paraId="2B841331" w14:textId="77777777" w:rsidR="006C24C8" w:rsidRDefault="006C24C8" w:rsidP="006C24C8">
      <w:pPr>
        <w:pStyle w:val="Heading1"/>
      </w:pPr>
      <w:bookmarkStart w:id="40" w:name="_jkessrj8pxb5" w:colFirst="0" w:colLast="0"/>
      <w:bookmarkStart w:id="41" w:name="_Toc195022039"/>
      <w:bookmarkEnd w:id="40"/>
      <w:r>
        <w:t>Target Market</w:t>
      </w:r>
      <w:bookmarkEnd w:id="41"/>
    </w:p>
    <w:p w14:paraId="04E0FC35" w14:textId="77777777" w:rsidR="006C24C8" w:rsidRDefault="006C24C8" w:rsidP="00863D6D">
      <w:pPr>
        <w:pStyle w:val="Heading2"/>
      </w:pPr>
      <w:bookmarkStart w:id="42" w:name="_pmu9f0ggqga6" w:colFirst="0" w:colLast="0"/>
      <w:bookmarkStart w:id="43" w:name="_Toc195022040"/>
      <w:bookmarkEnd w:id="42"/>
      <w:r>
        <w:t>Key Customers</w:t>
      </w:r>
      <w:bookmarkEnd w:id="43"/>
    </w:p>
    <w:p w14:paraId="46383E54" w14:textId="77777777" w:rsidR="006C24C8" w:rsidRDefault="006C24C8" w:rsidP="006C24C8">
      <w:pPr>
        <w:spacing w:before="240" w:after="240"/>
      </w:pPr>
      <w:r>
        <w:t>ABB serves individual customers purchasing devices or accessing repair services, as well as small businesses that rely on ABB for technology products and basic IT support.</w:t>
      </w:r>
    </w:p>
    <w:p w14:paraId="76BC0021" w14:textId="77777777" w:rsidR="006C24C8" w:rsidRDefault="006C24C8" w:rsidP="00863D6D">
      <w:pPr>
        <w:pStyle w:val="Heading2"/>
      </w:pPr>
      <w:bookmarkStart w:id="44" w:name="_mc9hmjbn08t2" w:colFirst="0" w:colLast="0"/>
      <w:bookmarkStart w:id="45" w:name="_Toc195022041"/>
      <w:bookmarkEnd w:id="44"/>
      <w:r>
        <w:t>Marketing Channels</w:t>
      </w:r>
      <w:bookmarkEnd w:id="45"/>
    </w:p>
    <w:p w14:paraId="255DF1E5" w14:textId="77777777" w:rsidR="006C24C8" w:rsidRDefault="006C24C8" w:rsidP="006C24C8">
      <w:pPr>
        <w:spacing w:before="240" w:after="240"/>
      </w:pPr>
      <w:r>
        <w:t>ABB promotes its services through digital marketing, including email and social media, along with in-store promotions and loyalty initiatives. The company also collects leads through its existing website.</w:t>
      </w:r>
    </w:p>
    <w:p w14:paraId="20159411" w14:textId="77777777" w:rsidR="006C24C8" w:rsidRDefault="006C24C8" w:rsidP="00863D6D">
      <w:pPr>
        <w:pStyle w:val="Heading2"/>
      </w:pPr>
      <w:bookmarkStart w:id="46" w:name="_a2t5m6jf7yj" w:colFirst="0" w:colLast="0"/>
      <w:bookmarkStart w:id="47" w:name="_Toc195022042"/>
      <w:bookmarkEnd w:id="46"/>
      <w:r>
        <w:t>Geographic Reach</w:t>
      </w:r>
      <w:bookmarkEnd w:id="47"/>
    </w:p>
    <w:p w14:paraId="76DE1AA7" w14:textId="77777777" w:rsidR="006C24C8" w:rsidRDefault="006C24C8" w:rsidP="006C24C8">
      <w:pPr>
        <w:spacing w:before="240" w:after="240"/>
      </w:pPr>
      <w:r>
        <w:t>The business currently operates in New South Wales and Queensland. As part of its expansion plan, ABB aims to establish a nationwide presence over the next two years.</w:t>
      </w:r>
    </w:p>
    <w:p w14:paraId="41B167A3" w14:textId="77777777" w:rsidR="006C24C8" w:rsidRDefault="006C24C8" w:rsidP="00863D6D">
      <w:pPr>
        <w:pStyle w:val="Heading2"/>
      </w:pPr>
      <w:bookmarkStart w:id="48" w:name="_ll43441c2g76" w:colFirst="0" w:colLast="0"/>
      <w:bookmarkStart w:id="49" w:name="_Toc195022043"/>
      <w:bookmarkEnd w:id="48"/>
      <w:r>
        <w:t>Market Needs</w:t>
      </w:r>
      <w:bookmarkEnd w:id="49"/>
    </w:p>
    <w:p w14:paraId="4DE1B281" w14:textId="77777777" w:rsidR="006C24C8" w:rsidRDefault="006C24C8" w:rsidP="006C24C8">
      <w:pPr>
        <w:spacing w:before="240" w:after="240"/>
      </w:pPr>
      <w:r>
        <w:t>Customers expect real-time stock availability, personalized communication, and efficient service tracking. Internally, ABB needs centralized data and reporting to support strategic decision-making and day-to-day operations.</w:t>
      </w:r>
    </w:p>
    <w:p w14:paraId="6689D3FB" w14:textId="77777777" w:rsidR="006C24C8" w:rsidRDefault="006C24C8" w:rsidP="00863D6D">
      <w:pPr>
        <w:pStyle w:val="Heading1"/>
      </w:pPr>
      <w:r>
        <w:lastRenderedPageBreak/>
        <w:br/>
      </w:r>
      <w:bookmarkStart w:id="50" w:name="_Toc195022044"/>
      <w:r>
        <w:t>Project Overview</w:t>
      </w:r>
      <w:bookmarkEnd w:id="50"/>
    </w:p>
    <w:p w14:paraId="50962B36" w14:textId="77777777" w:rsidR="006C24C8" w:rsidRDefault="006C24C8" w:rsidP="00863D6D">
      <w:pPr>
        <w:pStyle w:val="Heading2"/>
      </w:pPr>
      <w:bookmarkStart w:id="51" w:name="_oa3omztrfj1y" w:colFirst="0" w:colLast="0"/>
      <w:bookmarkStart w:id="52" w:name="_Toc195022045"/>
      <w:bookmarkEnd w:id="51"/>
      <w:r>
        <w:t xml:space="preserve">Primary </w:t>
      </w:r>
      <w:r w:rsidRPr="00863D6D">
        <w:t>Goal</w:t>
      </w:r>
      <w:bookmarkEnd w:id="52"/>
    </w:p>
    <w:p w14:paraId="2C048717" w14:textId="77777777" w:rsidR="006C24C8" w:rsidRDefault="006C24C8" w:rsidP="006C24C8">
      <w:pPr>
        <w:spacing w:before="240" w:after="240"/>
      </w:pPr>
      <w:r>
        <w:t>The primary goal is to implement a centralized system that connects customer management, inventory tracking, repair workflows, marketing activities, and reporting across all ABB locations. This will enhance operational efficiency and provide better visibility into business performance.</w:t>
      </w:r>
    </w:p>
    <w:p w14:paraId="44BF5A57" w14:textId="77777777" w:rsidR="006C24C8" w:rsidRDefault="006C24C8" w:rsidP="00863D6D">
      <w:pPr>
        <w:pStyle w:val="Heading2"/>
      </w:pPr>
      <w:bookmarkStart w:id="53" w:name="_9yvq5my6bqdc" w:colFirst="0" w:colLast="0"/>
      <w:bookmarkStart w:id="54" w:name="_Toc195022046"/>
      <w:bookmarkEnd w:id="53"/>
      <w:r>
        <w:t xml:space="preserve">Secondary </w:t>
      </w:r>
      <w:r w:rsidRPr="00863D6D">
        <w:t>Goals</w:t>
      </w:r>
      <w:bookmarkEnd w:id="54"/>
    </w:p>
    <w:p w14:paraId="7BF9A567" w14:textId="77777777" w:rsidR="006C24C8" w:rsidRDefault="006C24C8" w:rsidP="006C24C8">
      <w:pPr>
        <w:spacing w:before="240" w:after="240"/>
      </w:pPr>
      <w:r>
        <w:t>Secondary goals include improving customer communication through targeted marketing, enabling real-time stock visibility across branches, and simplifying internal processes to support ABB’s expansion plans.</w:t>
      </w:r>
    </w:p>
    <w:p w14:paraId="46B58FA2" w14:textId="77777777" w:rsidR="006C24C8" w:rsidRDefault="006C24C8" w:rsidP="006C24C8">
      <w:pPr>
        <w:pStyle w:val="Heading2"/>
      </w:pPr>
      <w:bookmarkStart w:id="55" w:name="_Toc195022047"/>
      <w:r>
        <w:t>Budget and Timeframe</w:t>
      </w:r>
      <w:bookmarkEnd w:id="55"/>
    </w:p>
    <w:p w14:paraId="3E54132B" w14:textId="77777777" w:rsidR="006C24C8" w:rsidRDefault="006C24C8" w:rsidP="006C24C8">
      <w:pPr>
        <w:pStyle w:val="Heading3"/>
        <w:keepNext w:val="0"/>
        <w:keepLines w:val="0"/>
      </w:pPr>
      <w:bookmarkStart w:id="56" w:name="_f5kfztk6ydsr" w:colFirst="0" w:colLast="0"/>
      <w:bookmarkStart w:id="57" w:name="_Toc195022048"/>
      <w:bookmarkEnd w:id="56"/>
      <w:r>
        <w:t>Estimated Budget</w:t>
      </w:r>
      <w:bookmarkEnd w:id="57"/>
    </w:p>
    <w:p w14:paraId="3A701FE1" w14:textId="77777777" w:rsidR="006C24C8" w:rsidRDefault="006C24C8" w:rsidP="00863D6D">
      <w:pPr>
        <w:rPr>
          <w:sz w:val="18"/>
          <w:szCs w:val="18"/>
        </w:rPr>
      </w:pPr>
      <w:r>
        <w:t>ABB has allocated a flexible budget for the development and implementation of the integrated system. The budget range reflects the anticipated scope of work and quality of solution required.</w:t>
      </w:r>
      <w:r>
        <w:br/>
      </w:r>
      <w:r>
        <w:br/>
      </w:r>
      <w:r>
        <w:rPr>
          <w:sz w:val="18"/>
          <w:szCs w:val="18"/>
        </w:rPr>
        <w:t>Project Phases and Timeline - Aussie Business Buzz</w:t>
      </w:r>
    </w:p>
    <w:tbl>
      <w:tblPr>
        <w:tblW w:w="9045" w:type="dxa"/>
        <w:tblBorders>
          <w:top w:val="nil"/>
          <w:left w:val="nil"/>
          <w:bottom w:val="nil"/>
          <w:right w:val="nil"/>
          <w:insideH w:val="nil"/>
          <w:insideV w:val="nil"/>
        </w:tblBorders>
        <w:tblLayout w:type="fixed"/>
        <w:tblLook w:val="0600" w:firstRow="0" w:lastRow="0" w:firstColumn="0" w:lastColumn="0" w:noHBand="1" w:noVBand="1"/>
      </w:tblPr>
      <w:tblGrid>
        <w:gridCol w:w="2215"/>
        <w:gridCol w:w="1970"/>
        <w:gridCol w:w="4860"/>
      </w:tblGrid>
      <w:tr w:rsidR="006C24C8" w14:paraId="282D3765"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A83CA9C" w14:textId="77777777" w:rsidR="006C24C8" w:rsidRDefault="006C24C8" w:rsidP="003C08FF">
            <w:pPr>
              <w:rPr>
                <w:b/>
                <w:sz w:val="27"/>
                <w:szCs w:val="27"/>
              </w:rPr>
            </w:pPr>
            <w:r>
              <w:rPr>
                <w:b/>
                <w:sz w:val="27"/>
                <w:szCs w:val="27"/>
              </w:rPr>
              <w:t>Phase</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00B4A4" w14:textId="77777777" w:rsidR="006C24C8" w:rsidRDefault="006C24C8" w:rsidP="003C08FF">
            <w:pPr>
              <w:rPr>
                <w:b/>
                <w:sz w:val="27"/>
                <w:szCs w:val="27"/>
              </w:rPr>
            </w:pPr>
            <w:r>
              <w:rPr>
                <w:b/>
                <w:sz w:val="27"/>
                <w:szCs w:val="27"/>
              </w:rPr>
              <w:t>Timeline</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F1EB5B2" w14:textId="77777777" w:rsidR="006C24C8" w:rsidRDefault="006C24C8" w:rsidP="003C08FF">
            <w:pPr>
              <w:rPr>
                <w:b/>
                <w:sz w:val="27"/>
                <w:szCs w:val="27"/>
              </w:rPr>
            </w:pPr>
            <w:r>
              <w:rPr>
                <w:b/>
                <w:sz w:val="27"/>
                <w:szCs w:val="27"/>
              </w:rPr>
              <w:t>Description</w:t>
            </w:r>
          </w:p>
        </w:tc>
      </w:tr>
      <w:tr w:rsidR="006C24C8" w14:paraId="5C9BB5AE"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9B2ED57" w14:textId="77777777" w:rsidR="006C24C8" w:rsidRDefault="006C24C8" w:rsidP="003C08FF">
            <w:r>
              <w:t>Vendor Selection</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47FFAB" w14:textId="77777777" w:rsidR="006C24C8" w:rsidRDefault="006C24C8" w:rsidP="003C08FF">
            <w:r>
              <w:t>May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280D87" w14:textId="77777777" w:rsidR="006C24C8" w:rsidRDefault="006C24C8" w:rsidP="003C08FF">
            <w:r>
              <w:t>Proposal evaluation and contract award</w:t>
            </w:r>
          </w:p>
        </w:tc>
      </w:tr>
      <w:tr w:rsidR="006C24C8" w14:paraId="6BAD9618"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C95B28B" w14:textId="77777777" w:rsidR="006C24C8" w:rsidRDefault="006C24C8" w:rsidP="003C08FF">
            <w:r>
              <w:t>Project Kick-off</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EF72A2" w14:textId="77777777" w:rsidR="006C24C8" w:rsidRDefault="006C24C8" w:rsidP="003C08FF">
            <w:r>
              <w:t>July 1,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0D9F84" w14:textId="77777777" w:rsidR="006C24C8" w:rsidRDefault="006C24C8" w:rsidP="003C08FF">
            <w:r>
              <w:t>Requirements finalization and onboarding</w:t>
            </w:r>
          </w:p>
        </w:tc>
      </w:tr>
      <w:tr w:rsidR="006C24C8" w14:paraId="4E507044"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63FC65" w14:textId="77777777" w:rsidR="006C24C8" w:rsidRDefault="006C24C8" w:rsidP="003C08FF">
            <w:r>
              <w:t>Design &amp; Prototyping</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D69B42" w14:textId="77777777" w:rsidR="006C24C8" w:rsidRDefault="006C24C8" w:rsidP="003C08FF">
            <w:r>
              <w:t>July – August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0F3AD2" w14:textId="77777777" w:rsidR="006C24C8" w:rsidRDefault="006C24C8" w:rsidP="003C08FF">
            <w:r>
              <w:t>UI/UX and workflow designs</w:t>
            </w:r>
          </w:p>
        </w:tc>
      </w:tr>
      <w:tr w:rsidR="006C24C8" w14:paraId="46AA7E4A"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EFC2B5" w14:textId="77777777" w:rsidR="006C24C8" w:rsidRDefault="006C24C8" w:rsidP="003C08FF">
            <w:r>
              <w:t>Develop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0D8A12" w14:textId="77777777" w:rsidR="006C24C8" w:rsidRDefault="006C24C8" w:rsidP="003C08FF">
            <w:r>
              <w:t>August – Octo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76B92B" w14:textId="77777777" w:rsidR="006C24C8" w:rsidRDefault="006C24C8" w:rsidP="003C08FF">
            <w:r>
              <w:t>Core feature development and integration</w:t>
            </w:r>
          </w:p>
        </w:tc>
      </w:tr>
      <w:tr w:rsidR="006C24C8" w14:paraId="04BE4356"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BBA44B" w14:textId="77777777" w:rsidR="006C24C8" w:rsidRDefault="006C24C8" w:rsidP="003C08FF">
            <w:r>
              <w:t>Testing &amp; Feedback</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9A88B1" w14:textId="77777777" w:rsidR="006C24C8" w:rsidRDefault="006C24C8" w:rsidP="003C08FF">
            <w:r>
              <w:t>Nov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7AD806" w14:textId="77777777" w:rsidR="006C24C8" w:rsidRDefault="006C24C8" w:rsidP="003C08FF">
            <w:r>
              <w:t>QA, UAT, and adjustments</w:t>
            </w:r>
          </w:p>
        </w:tc>
      </w:tr>
      <w:tr w:rsidR="006C24C8" w14:paraId="6C291692"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29F5F7" w14:textId="77777777" w:rsidR="006C24C8" w:rsidRDefault="006C24C8" w:rsidP="003C08FF">
            <w:r>
              <w:t>Final Deploy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CDAF4A" w14:textId="77777777" w:rsidR="006C24C8" w:rsidRDefault="006C24C8" w:rsidP="003C08FF">
            <w:r>
              <w:t>Dec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3CA8A50" w14:textId="77777777" w:rsidR="006C24C8" w:rsidRDefault="006C24C8" w:rsidP="003C08FF">
            <w:r>
              <w:t>Full system rollout across all branches</w:t>
            </w:r>
          </w:p>
        </w:tc>
      </w:tr>
      <w:tr w:rsidR="006C24C8" w14:paraId="631C7A47"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53D460" w14:textId="77777777" w:rsidR="006C24C8" w:rsidRDefault="006C24C8" w:rsidP="003C08FF">
            <w:r>
              <w:t>Post-launch Suppor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0751F2" w14:textId="77777777" w:rsidR="006C24C8" w:rsidRDefault="006C24C8" w:rsidP="003C08FF">
            <w:r>
              <w:t>Jan – June 2026</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9DFA07C" w14:textId="77777777" w:rsidR="006C24C8" w:rsidRDefault="006C24C8" w:rsidP="003C08FF">
            <w:r>
              <w:t>Monitoring, bug fixes, and performance tuning</w:t>
            </w:r>
          </w:p>
        </w:tc>
      </w:tr>
    </w:tbl>
    <w:p w14:paraId="568BEFB3" w14:textId="77777777" w:rsidR="006C24C8" w:rsidRDefault="006C24C8" w:rsidP="006C24C8">
      <w:pPr>
        <w:spacing w:before="240" w:after="240"/>
      </w:pPr>
    </w:p>
    <w:p w14:paraId="5177942C" w14:textId="77777777" w:rsidR="006C24C8" w:rsidRDefault="006C24C8" w:rsidP="00863D6D">
      <w:pPr>
        <w:pStyle w:val="ListParagraph"/>
        <w:numPr>
          <w:ilvl w:val="0"/>
          <w:numId w:val="51"/>
        </w:numPr>
        <w:spacing w:before="240" w:line="276" w:lineRule="auto"/>
      </w:pPr>
      <w:r w:rsidRPr="00863D6D">
        <w:rPr>
          <w:b/>
        </w:rPr>
        <w:t>Range:</w:t>
      </w:r>
      <w:r>
        <w:t xml:space="preserve"> AUD 200,000 – 250,000</w:t>
      </w:r>
    </w:p>
    <w:p w14:paraId="737C3645" w14:textId="77777777" w:rsidR="006C24C8" w:rsidRDefault="006C24C8" w:rsidP="00863D6D">
      <w:pPr>
        <w:pStyle w:val="ListParagraph"/>
        <w:numPr>
          <w:ilvl w:val="0"/>
          <w:numId w:val="51"/>
        </w:numPr>
        <w:spacing w:line="276" w:lineRule="auto"/>
      </w:pPr>
      <w:r w:rsidRPr="00863D6D">
        <w:rPr>
          <w:b/>
        </w:rPr>
        <w:t>Inclusions:</w:t>
      </w:r>
      <w:r>
        <w:t xml:space="preserve"> Design, development, testing, deployment, training, documentation, and 6 months of post-launch support</w:t>
      </w:r>
    </w:p>
    <w:p w14:paraId="7F3AF08B" w14:textId="77777777" w:rsidR="006C24C8" w:rsidRDefault="006C24C8" w:rsidP="00863D6D">
      <w:pPr>
        <w:pStyle w:val="ListParagraph"/>
        <w:numPr>
          <w:ilvl w:val="0"/>
          <w:numId w:val="51"/>
        </w:numPr>
        <w:spacing w:after="240" w:line="276" w:lineRule="auto"/>
      </w:pPr>
      <w:r w:rsidRPr="00863D6D">
        <w:rPr>
          <w:b/>
        </w:rPr>
        <w:t>Exclusions:</w:t>
      </w:r>
      <w:r>
        <w:t xml:space="preserve"> Long-term licensing (beyond 6 months), optional third-party tools not essential to core functionality</w:t>
      </w:r>
    </w:p>
    <w:p w14:paraId="2242A5CB" w14:textId="77777777" w:rsidR="00863D6D" w:rsidRDefault="00863D6D">
      <w:pPr>
        <w:rPr>
          <w:rFonts w:eastAsiaTheme="majorEastAsia" w:cstheme="majorBidi"/>
          <w:color w:val="0F4761" w:themeColor="accent1" w:themeShade="BF"/>
          <w:sz w:val="28"/>
          <w:szCs w:val="28"/>
        </w:rPr>
      </w:pPr>
      <w:bookmarkStart w:id="58" w:name="_kfz38zycjgut" w:colFirst="0" w:colLast="0"/>
      <w:bookmarkEnd w:id="58"/>
      <w:r>
        <w:br w:type="page"/>
      </w:r>
    </w:p>
    <w:p w14:paraId="132B11E4" w14:textId="17B8A946" w:rsidR="006C24C8" w:rsidRDefault="006C24C8" w:rsidP="006C24C8">
      <w:pPr>
        <w:pStyle w:val="Heading3"/>
        <w:keepNext w:val="0"/>
        <w:keepLines w:val="0"/>
      </w:pPr>
      <w:bookmarkStart w:id="59" w:name="_Toc195022049"/>
      <w:r>
        <w:lastRenderedPageBreak/>
        <w:t>Expected Timeline</w:t>
      </w:r>
      <w:bookmarkEnd w:id="59"/>
    </w:p>
    <w:p w14:paraId="765A0203" w14:textId="77777777" w:rsidR="006C24C8" w:rsidRDefault="006C24C8" w:rsidP="006C24C8">
      <w:pPr>
        <w:spacing w:before="240" w:after="240"/>
      </w:pPr>
      <w:r>
        <w:t>The timeline for the project is structured to allow a complete rollout within six months from the contract start date. Key milestones are outlined below:</w:t>
      </w:r>
    </w:p>
    <w:p w14:paraId="760C110B" w14:textId="77777777" w:rsidR="006C24C8" w:rsidRDefault="006C24C8" w:rsidP="006C24C8">
      <w:pPr>
        <w:pStyle w:val="Heading3"/>
        <w:keepNext w:val="0"/>
        <w:keepLines w:val="0"/>
      </w:pPr>
      <w:bookmarkStart w:id="60" w:name="_pgwzn7z0tk6k" w:colFirst="0" w:colLast="0"/>
      <w:bookmarkStart w:id="61" w:name="_Toc195022050"/>
      <w:bookmarkEnd w:id="60"/>
      <w:r>
        <w:t>Timeline Considerations</w:t>
      </w:r>
      <w:bookmarkEnd w:id="61"/>
    </w:p>
    <w:p w14:paraId="47F6B8AC" w14:textId="77777777" w:rsidR="006C24C8" w:rsidRDefault="006C24C8" w:rsidP="00863D6D">
      <w:pPr>
        <w:pStyle w:val="ListParagraph"/>
        <w:numPr>
          <w:ilvl w:val="0"/>
          <w:numId w:val="52"/>
        </w:numPr>
        <w:spacing w:before="240" w:line="276" w:lineRule="auto"/>
      </w:pPr>
      <w:r>
        <w:t>Vendors may propose an accelerated schedule if feasible.</w:t>
      </w:r>
    </w:p>
    <w:p w14:paraId="5F178B0E" w14:textId="77777777" w:rsidR="006C24C8" w:rsidRDefault="006C24C8" w:rsidP="00863D6D">
      <w:pPr>
        <w:pStyle w:val="ListParagraph"/>
        <w:numPr>
          <w:ilvl w:val="0"/>
          <w:numId w:val="52"/>
        </w:numPr>
        <w:spacing w:line="276" w:lineRule="auto"/>
      </w:pPr>
      <w:r>
        <w:t>ABB prefers a phased delivery model to minimize disruption to ongoing operations.</w:t>
      </w:r>
    </w:p>
    <w:p w14:paraId="68C7B5B5" w14:textId="637D934F" w:rsidR="006C24C8" w:rsidRDefault="006C24C8" w:rsidP="006C24C8">
      <w:pPr>
        <w:pStyle w:val="ListParagraph"/>
        <w:numPr>
          <w:ilvl w:val="0"/>
          <w:numId w:val="52"/>
        </w:numPr>
        <w:spacing w:after="240" w:line="276" w:lineRule="auto"/>
      </w:pPr>
      <w:r>
        <w:t>Regular progress check-ins and demos will be required throughout the timeline.</w:t>
      </w:r>
    </w:p>
    <w:p w14:paraId="5092BFEA" w14:textId="77777777" w:rsidR="006C24C8" w:rsidRDefault="006C24C8" w:rsidP="00863D6D">
      <w:pPr>
        <w:pStyle w:val="Heading1"/>
      </w:pPr>
      <w:bookmarkStart w:id="62" w:name="_Toc195022051"/>
      <w:r>
        <w:t>Business and Technical Requirements</w:t>
      </w:r>
      <w:bookmarkEnd w:id="62"/>
    </w:p>
    <w:p w14:paraId="28D941B6" w14:textId="77777777" w:rsidR="006C24C8" w:rsidRDefault="006C24C8" w:rsidP="006C24C8">
      <w:pPr>
        <w:pStyle w:val="Heading2"/>
        <w:keepNext w:val="0"/>
        <w:keepLines w:val="0"/>
        <w:spacing w:before="280"/>
      </w:pPr>
      <w:bookmarkStart w:id="63" w:name="_dxcfzkvu3a19" w:colFirst="0" w:colLast="0"/>
      <w:bookmarkStart w:id="64" w:name="_Toc195022052"/>
      <w:bookmarkEnd w:id="63"/>
      <w:r>
        <w:t>Business Requirements</w:t>
      </w:r>
      <w:bookmarkEnd w:id="64"/>
    </w:p>
    <w:p w14:paraId="31BAA475" w14:textId="77777777" w:rsidR="006C24C8" w:rsidRDefault="006C24C8" w:rsidP="006C24C8">
      <w:pPr>
        <w:spacing w:before="240" w:after="240"/>
      </w:pPr>
      <w:r>
        <w:t>Aussie Business Buzz (ABB) requires a robust system that enhances operational efficiency, provides a seamless customer experience, and supports future business growth. The system should:</w:t>
      </w:r>
    </w:p>
    <w:p w14:paraId="6043DEF7" w14:textId="77777777" w:rsidR="006C24C8" w:rsidRDefault="006C24C8" w:rsidP="00863D6D">
      <w:pPr>
        <w:pStyle w:val="ListParagraph"/>
        <w:numPr>
          <w:ilvl w:val="0"/>
          <w:numId w:val="53"/>
        </w:numPr>
        <w:spacing w:before="240" w:line="276" w:lineRule="auto"/>
      </w:pPr>
      <w:r>
        <w:t xml:space="preserve">Centralize customer data across all </w:t>
      </w:r>
      <w:proofErr w:type="gramStart"/>
      <w:r>
        <w:t>branches</w:t>
      </w:r>
      <w:proofErr w:type="gramEnd"/>
    </w:p>
    <w:p w14:paraId="26CD87FE" w14:textId="77777777" w:rsidR="006C24C8" w:rsidRDefault="006C24C8" w:rsidP="00863D6D">
      <w:pPr>
        <w:pStyle w:val="ListParagraph"/>
        <w:numPr>
          <w:ilvl w:val="0"/>
          <w:numId w:val="53"/>
        </w:numPr>
        <w:spacing w:line="276" w:lineRule="auto"/>
      </w:pPr>
      <w:r>
        <w:t xml:space="preserve">Improve repair tracking, turnaround times, and service </w:t>
      </w:r>
      <w:proofErr w:type="gramStart"/>
      <w:r>
        <w:t>transparency</w:t>
      </w:r>
      <w:proofErr w:type="gramEnd"/>
    </w:p>
    <w:p w14:paraId="35E6E215" w14:textId="77777777" w:rsidR="006C24C8" w:rsidRDefault="006C24C8" w:rsidP="00863D6D">
      <w:pPr>
        <w:pStyle w:val="ListParagraph"/>
        <w:numPr>
          <w:ilvl w:val="0"/>
          <w:numId w:val="53"/>
        </w:numPr>
        <w:spacing w:line="276" w:lineRule="auto"/>
      </w:pPr>
      <w:r>
        <w:t xml:space="preserve">Provide real-time inventory visibility and automate stock </w:t>
      </w:r>
      <w:proofErr w:type="gramStart"/>
      <w:r>
        <w:t>reordering</w:t>
      </w:r>
      <w:proofErr w:type="gramEnd"/>
    </w:p>
    <w:p w14:paraId="757C0C0E" w14:textId="77777777" w:rsidR="006C24C8" w:rsidRDefault="006C24C8" w:rsidP="00863D6D">
      <w:pPr>
        <w:pStyle w:val="ListParagraph"/>
        <w:numPr>
          <w:ilvl w:val="0"/>
          <w:numId w:val="53"/>
        </w:numPr>
        <w:spacing w:line="276" w:lineRule="auto"/>
      </w:pPr>
      <w:r>
        <w:t xml:space="preserve">Enable targeted marketing based on customer preferences and purchase </w:t>
      </w:r>
      <w:proofErr w:type="gramStart"/>
      <w:r>
        <w:t>history</w:t>
      </w:r>
      <w:proofErr w:type="gramEnd"/>
    </w:p>
    <w:p w14:paraId="6472349E" w14:textId="77777777" w:rsidR="006C24C8" w:rsidRDefault="006C24C8" w:rsidP="006C24C8">
      <w:r>
        <w:t xml:space="preserve">Offer remote access to reports and dashboards for management </w:t>
      </w:r>
      <w:proofErr w:type="gramStart"/>
      <w:r>
        <w:t>decision-making</w:t>
      </w:r>
      <w:proofErr w:type="gramEnd"/>
    </w:p>
    <w:p w14:paraId="6053B3B9" w14:textId="77777777" w:rsidR="006C24C8" w:rsidRDefault="006C24C8" w:rsidP="006C24C8"/>
    <w:p w14:paraId="4BAAF985" w14:textId="77777777" w:rsidR="006C24C8" w:rsidRDefault="006C24C8" w:rsidP="006C24C8">
      <w:pPr>
        <w:rPr>
          <w:rFonts w:ascii="Times New Roman" w:eastAsia="Times New Roman" w:hAnsi="Times New Roman" w:cs="Times New Roman"/>
          <w:b/>
          <w:bCs/>
          <w:color w:val="000000"/>
          <w:lang w:eastAsia="en-GB"/>
        </w:rPr>
      </w:pPr>
      <w:r>
        <w:rPr>
          <w:noProof/>
        </w:rPr>
        <w:drawing>
          <wp:inline distT="114300" distB="114300" distL="114300" distR="114300" wp14:anchorId="399C4343" wp14:editId="3E8B37E1">
            <wp:extent cx="5731510" cy="2731040"/>
            <wp:effectExtent l="0" t="0" r="0" b="0"/>
            <wp:docPr id="2" name="image2.png" descr="A diagram of a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A diagram of a process&#10;&#10;Description automatically generated"/>
                    <pic:cNvPicPr preferRelativeResize="0"/>
                  </pic:nvPicPr>
                  <pic:blipFill>
                    <a:blip r:embed="rId11"/>
                    <a:srcRect/>
                    <a:stretch>
                      <a:fillRect/>
                    </a:stretch>
                  </pic:blipFill>
                  <pic:spPr>
                    <a:xfrm>
                      <a:off x="0" y="0"/>
                      <a:ext cx="5731510" cy="2731040"/>
                    </a:xfrm>
                    <a:prstGeom prst="rect">
                      <a:avLst/>
                    </a:prstGeom>
                    <a:ln/>
                  </pic:spPr>
                </pic:pic>
              </a:graphicData>
            </a:graphic>
          </wp:inline>
        </w:drawing>
      </w:r>
    </w:p>
    <w:p w14:paraId="40B4D710" w14:textId="77777777" w:rsidR="006C24C8" w:rsidRDefault="006C24C8" w:rsidP="006C24C8">
      <w:pPr>
        <w:rPr>
          <w:rFonts w:ascii="Times New Roman" w:eastAsia="Times New Roman" w:hAnsi="Times New Roman" w:cs="Times New Roman"/>
          <w:b/>
          <w:bCs/>
          <w:color w:val="000000"/>
          <w:lang w:eastAsia="en-GB"/>
        </w:rPr>
      </w:pPr>
    </w:p>
    <w:p w14:paraId="028BFB60"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74AB4C6A" w14:textId="5333BAA4" w:rsidR="006C24C8" w:rsidRDefault="006C24C8" w:rsidP="006C24C8">
      <w:pPr>
        <w:pStyle w:val="Heading2"/>
        <w:keepNext w:val="0"/>
        <w:keepLines w:val="0"/>
        <w:spacing w:before="280"/>
      </w:pPr>
      <w:bookmarkStart w:id="65" w:name="_Toc195022053"/>
      <w:r>
        <w:lastRenderedPageBreak/>
        <w:t>Functional Requirements</w:t>
      </w:r>
      <w:bookmarkEnd w:id="65"/>
    </w:p>
    <w:p w14:paraId="6A9F62E9" w14:textId="77777777" w:rsidR="006C24C8" w:rsidRDefault="006C24C8" w:rsidP="006C24C8">
      <w:r>
        <w:t>The proposed system should support the following core functional modules to streamline operations across ABB’s retail and service branches:</w:t>
      </w:r>
      <w:r>
        <w:br/>
      </w:r>
    </w:p>
    <w:tbl>
      <w:tblPr>
        <w:tblW w:w="9315" w:type="dxa"/>
        <w:tblBorders>
          <w:top w:val="nil"/>
          <w:left w:val="nil"/>
          <w:bottom w:val="nil"/>
          <w:right w:val="nil"/>
          <w:insideH w:val="nil"/>
          <w:insideV w:val="nil"/>
        </w:tblBorders>
        <w:tblLayout w:type="fixed"/>
        <w:tblLook w:val="0600" w:firstRow="0" w:lastRow="0" w:firstColumn="0" w:lastColumn="0" w:noHBand="1" w:noVBand="1"/>
      </w:tblPr>
      <w:tblGrid>
        <w:gridCol w:w="2711"/>
        <w:gridCol w:w="2209"/>
        <w:gridCol w:w="4395"/>
      </w:tblGrid>
      <w:tr w:rsidR="006C24C8" w14:paraId="7F2DDD62" w14:textId="77777777" w:rsidTr="003C08FF">
        <w:trPr>
          <w:trHeight w:val="144"/>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A26DC4" w14:textId="77777777" w:rsidR="006C24C8" w:rsidRDefault="006C24C8" w:rsidP="003C08FF">
            <w:pPr>
              <w:rPr>
                <w:b/>
                <w:sz w:val="27"/>
                <w:szCs w:val="27"/>
              </w:rPr>
            </w:pPr>
            <w:r>
              <w:rPr>
                <w:b/>
                <w:sz w:val="27"/>
                <w:szCs w:val="27"/>
              </w:rPr>
              <w:t>Module</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59F257" w14:textId="77777777" w:rsidR="006C24C8" w:rsidRDefault="006C24C8" w:rsidP="003C08FF">
            <w:pPr>
              <w:rPr>
                <w:b/>
                <w:sz w:val="27"/>
                <w:szCs w:val="27"/>
              </w:rPr>
            </w:pPr>
            <w:r>
              <w:rPr>
                <w:b/>
                <w:sz w:val="27"/>
                <w:szCs w:val="27"/>
              </w:rPr>
              <w:t>Feature</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6B2A9EE" w14:textId="77777777" w:rsidR="006C24C8" w:rsidRDefault="006C24C8" w:rsidP="003C08FF">
            <w:pPr>
              <w:rPr>
                <w:b/>
                <w:sz w:val="27"/>
                <w:szCs w:val="27"/>
              </w:rPr>
            </w:pPr>
            <w:r>
              <w:rPr>
                <w:b/>
                <w:sz w:val="27"/>
                <w:szCs w:val="27"/>
              </w:rPr>
              <w:t>Description</w:t>
            </w:r>
          </w:p>
        </w:tc>
      </w:tr>
      <w:tr w:rsidR="006C24C8" w14:paraId="462E67C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92F536" w14:textId="77777777" w:rsidR="006C24C8" w:rsidRDefault="006C24C8" w:rsidP="003C08FF">
            <w:pPr>
              <w:rPr>
                <w:b/>
                <w:color w:val="C2121C"/>
              </w:rPr>
            </w:pPr>
            <w:r>
              <w:rPr>
                <w:b/>
                <w:color w:val="C2121C"/>
              </w:rPr>
              <w:t>Customer Relationship Management (CRM)</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D5CECB" w14:textId="77777777" w:rsidR="006C24C8" w:rsidRDefault="006C24C8" w:rsidP="003C08FF">
            <w:r>
              <w:t>Customer Profile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6B01BD" w14:textId="77777777" w:rsidR="006C24C8" w:rsidRDefault="006C24C8" w:rsidP="003C08FF">
            <w:r>
              <w:t>Maintain detailed customer records, including contact info, preferences, and history.</w:t>
            </w:r>
          </w:p>
        </w:tc>
      </w:tr>
      <w:tr w:rsidR="006C24C8" w14:paraId="6EED5C0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503F5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9BDF94" w14:textId="77777777" w:rsidR="006C24C8" w:rsidRDefault="006C24C8" w:rsidP="003C08FF">
            <w:r>
              <w:t>Purchase His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DCEFEF" w14:textId="77777777" w:rsidR="006C24C8" w:rsidRDefault="006C24C8" w:rsidP="003C08FF">
            <w:r>
              <w:t>Track all product and service purchases per customer across locations.</w:t>
            </w:r>
          </w:p>
        </w:tc>
      </w:tr>
      <w:tr w:rsidR="006C24C8" w14:paraId="0633F9B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2F00E80"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690084" w14:textId="77777777" w:rsidR="006C24C8" w:rsidRDefault="006C24C8" w:rsidP="003C08FF">
            <w:r>
              <w:t>Service Reco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45B4C0" w14:textId="77777777" w:rsidR="006C24C8" w:rsidRDefault="006C24C8" w:rsidP="003C08FF">
            <w:r>
              <w:t>Store past and ongoing repair/service information linked to each customer.</w:t>
            </w:r>
          </w:p>
        </w:tc>
      </w:tr>
      <w:tr w:rsidR="006C24C8" w14:paraId="19ADF14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FF1A9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AC3FDD" w14:textId="77777777" w:rsidR="006C24C8" w:rsidRDefault="006C24C8" w:rsidP="003C08FF">
            <w:r>
              <w:t>Follow-up &amp; Reminder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1AEAC8" w14:textId="77777777" w:rsidR="006C24C8" w:rsidRDefault="006C24C8" w:rsidP="003C08FF">
            <w:r>
              <w:t>Automated notifications for post-repair check-ins, warranty reminders, etc.</w:t>
            </w:r>
          </w:p>
        </w:tc>
      </w:tr>
      <w:tr w:rsidR="006C24C8" w14:paraId="33AD414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10DAC39" w14:textId="77777777" w:rsidR="006C24C8" w:rsidRDefault="006C24C8" w:rsidP="003C08FF">
            <w:pPr>
              <w:rPr>
                <w:b/>
                <w:color w:val="C2121C"/>
              </w:rPr>
            </w:pPr>
            <w:r>
              <w:rPr>
                <w:b/>
                <w:color w:val="C2121C"/>
              </w:rPr>
              <w:t>Repair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94DD79" w14:textId="77777777" w:rsidR="006C24C8" w:rsidRDefault="006C24C8" w:rsidP="003C08FF">
            <w:r>
              <w:t>Repair Ticke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0151D6" w14:textId="77777777" w:rsidR="006C24C8" w:rsidRDefault="006C24C8" w:rsidP="003C08FF">
            <w:r>
              <w:t>Digitally log each device repair request with issue descriptions and timestamps.</w:t>
            </w:r>
          </w:p>
        </w:tc>
      </w:tr>
      <w:tr w:rsidR="006C24C8" w14:paraId="5737EFA9"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AE2606"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F576DD" w14:textId="77777777" w:rsidR="006C24C8" w:rsidRDefault="006C24C8" w:rsidP="003C08FF">
            <w:r>
              <w:t>Repair Status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DDEF73" w14:textId="77777777" w:rsidR="006C24C8" w:rsidRDefault="006C24C8" w:rsidP="003C08FF">
            <w:r>
              <w:rPr>
                <w:rFonts w:ascii="Cardo" w:eastAsia="Cardo" w:hAnsi="Cardo" w:cs="Cardo"/>
              </w:rPr>
              <w:t>Real-time status updates (e.g., Received → Diagnosing → Repaired → Ready).</w:t>
            </w:r>
          </w:p>
        </w:tc>
      </w:tr>
      <w:tr w:rsidR="006C24C8" w14:paraId="755FDE5F"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F1FAE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33B8A7" w14:textId="77777777" w:rsidR="006C24C8" w:rsidRDefault="006C24C8" w:rsidP="003C08FF">
            <w:r>
              <w:t>Technician Assign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3FA9C0" w14:textId="77777777" w:rsidR="006C24C8" w:rsidRDefault="006C24C8" w:rsidP="003C08FF">
            <w:r>
              <w:t>Assign repair jobs to in-store technicians with priority and estimated time.</w:t>
            </w:r>
          </w:p>
        </w:tc>
      </w:tr>
      <w:tr w:rsidR="006C24C8" w14:paraId="6786A0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E2E8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FDAE33" w14:textId="77777777" w:rsidR="006C24C8" w:rsidRDefault="006C24C8" w:rsidP="003C08FF">
            <w:r>
              <w:t>Repair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F108336" w14:textId="77777777" w:rsidR="006C24C8" w:rsidRDefault="006C24C8" w:rsidP="003C08FF">
            <w:r>
              <w:t>Maintain a record of diagnostic notes, parts used, and service performed.</w:t>
            </w:r>
          </w:p>
        </w:tc>
      </w:tr>
      <w:tr w:rsidR="006C24C8" w14:paraId="6420856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2CE3868" w14:textId="77777777" w:rsidR="006C24C8" w:rsidRDefault="006C24C8" w:rsidP="003C08FF">
            <w:pPr>
              <w:rPr>
                <w:b/>
                <w:color w:val="C2121C"/>
              </w:rPr>
            </w:pPr>
            <w:r>
              <w:rPr>
                <w:b/>
                <w:color w:val="C2121C"/>
              </w:rPr>
              <w:t>Inventory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56AC6C" w14:textId="77777777" w:rsidR="006C24C8" w:rsidRDefault="006C24C8" w:rsidP="003C08FF">
            <w:r>
              <w:t>Centralized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4217F62" w14:textId="77777777" w:rsidR="006C24C8" w:rsidRDefault="006C24C8" w:rsidP="003C08FF">
            <w:r>
              <w:t>Unified stock database accessible by all branches for real-time tracking.</w:t>
            </w:r>
          </w:p>
        </w:tc>
      </w:tr>
      <w:tr w:rsidR="006C24C8" w14:paraId="65AC3EB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AAA01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CCDD91" w14:textId="77777777" w:rsidR="006C24C8" w:rsidRDefault="006C24C8" w:rsidP="003C08FF">
            <w:r>
              <w:t>Branch-specific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5CA82B" w14:textId="77777777" w:rsidR="006C24C8" w:rsidRDefault="006C24C8" w:rsidP="003C08FF">
            <w:r>
              <w:t>Track available inventory per location, including reserved or damaged items.</w:t>
            </w:r>
          </w:p>
        </w:tc>
      </w:tr>
      <w:tr w:rsidR="006C24C8" w14:paraId="00101F5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EE825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0BBB18" w14:textId="77777777" w:rsidR="006C24C8" w:rsidRDefault="006C24C8" w:rsidP="003C08FF">
            <w:r>
              <w:t>Low Stock Ale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5155FFB" w14:textId="77777777" w:rsidR="006C24C8" w:rsidRDefault="006C24C8" w:rsidP="003C08FF">
            <w:r>
              <w:t>Notifications for low or out-of-stock items based on predefined thresholds.</w:t>
            </w:r>
          </w:p>
        </w:tc>
      </w:tr>
      <w:tr w:rsidR="006C24C8" w14:paraId="55A6ADC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58F0973"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B6A4723" w14:textId="77777777" w:rsidR="006C24C8" w:rsidRDefault="006C24C8" w:rsidP="003C08FF">
            <w:r>
              <w:t>Automatic Reorder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37E05A" w14:textId="77777777" w:rsidR="006C24C8" w:rsidRDefault="006C24C8" w:rsidP="003C08FF">
            <w:r>
              <w:t>Trigger purchase orders from approved suppliers based on inventory rules.</w:t>
            </w:r>
          </w:p>
        </w:tc>
      </w:tr>
      <w:tr w:rsidR="006C24C8" w14:paraId="06FE056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665269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859E3C" w14:textId="77777777" w:rsidR="006C24C8" w:rsidRDefault="006C24C8" w:rsidP="003C08FF">
            <w:r>
              <w:t>Vendor Integr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142C8E" w14:textId="77777777" w:rsidR="006C24C8" w:rsidRDefault="006C24C8" w:rsidP="003C08FF">
            <w:r>
              <w:t>Connect with external suppliers via API or upload CSV for order placements.</w:t>
            </w:r>
          </w:p>
        </w:tc>
      </w:tr>
      <w:tr w:rsidR="006C24C8" w14:paraId="6013223D"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20F9C8" w14:textId="77777777" w:rsidR="006C24C8" w:rsidRDefault="006C24C8" w:rsidP="003C08FF">
            <w:pPr>
              <w:rPr>
                <w:b/>
                <w:color w:val="C2121C"/>
              </w:rPr>
            </w:pPr>
            <w:r>
              <w:rPr>
                <w:b/>
                <w:color w:val="C2121C"/>
              </w:rPr>
              <w:t>Marketing Automation</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1B598E" w14:textId="77777777" w:rsidR="006C24C8" w:rsidRDefault="006C24C8" w:rsidP="003C08FF">
            <w:r>
              <w:t>Campaign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A4765A4" w14:textId="77777777" w:rsidR="006C24C8" w:rsidRDefault="006C24C8" w:rsidP="003C08FF">
            <w:r>
              <w:t>Create and send email/SMS/social campaigns from a single interface.</w:t>
            </w:r>
          </w:p>
        </w:tc>
      </w:tr>
      <w:tr w:rsidR="006C24C8" w14:paraId="1E1818E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91559F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3288650" w14:textId="77777777" w:rsidR="006C24C8" w:rsidRDefault="006C24C8" w:rsidP="003C08FF">
            <w:r>
              <w:t>Contact Segment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B56607" w14:textId="77777777" w:rsidR="006C24C8" w:rsidRDefault="006C24C8" w:rsidP="003C08FF">
            <w:r>
              <w:t>Segment customers by purchase history, region, interest, or activity.</w:t>
            </w:r>
          </w:p>
        </w:tc>
      </w:tr>
      <w:tr w:rsidR="006C24C8" w14:paraId="5E6FF56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7F064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213893" w14:textId="77777777" w:rsidR="006C24C8" w:rsidRDefault="006C24C8" w:rsidP="003C08FF">
            <w:r>
              <w:t>Schedule &amp; Trigger Campaign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42442" w14:textId="77777777" w:rsidR="006C24C8" w:rsidRDefault="006C24C8" w:rsidP="003C08FF">
            <w:r>
              <w:t xml:space="preserve">Automate campaigns based on customer </w:t>
            </w:r>
            <w:proofErr w:type="spellStart"/>
            <w:r>
              <w:t>behavior</w:t>
            </w:r>
            <w:proofErr w:type="spellEnd"/>
            <w:r>
              <w:t xml:space="preserve"> or key dates.</w:t>
            </w:r>
          </w:p>
        </w:tc>
      </w:tr>
      <w:tr w:rsidR="006C24C8" w14:paraId="3E194D9A"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26732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1D1109" w14:textId="77777777" w:rsidR="006C24C8" w:rsidRDefault="006C24C8" w:rsidP="003C08FF">
            <w:r>
              <w:t>Campaign Performance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236CFF" w14:textId="77777777" w:rsidR="006C24C8" w:rsidRDefault="006C24C8" w:rsidP="003C08FF">
            <w:r>
              <w:t>View open rates, click-through rates, and conversions by campaign.</w:t>
            </w:r>
          </w:p>
        </w:tc>
      </w:tr>
      <w:tr w:rsidR="006C24C8" w14:paraId="206D72D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C2D40D" w14:textId="77777777" w:rsidR="006C24C8" w:rsidRDefault="006C24C8" w:rsidP="003C08FF">
            <w:pPr>
              <w:rPr>
                <w:b/>
                <w:color w:val="C2121C"/>
              </w:rPr>
            </w:pPr>
            <w:r>
              <w:rPr>
                <w:b/>
                <w:color w:val="C2121C"/>
              </w:rPr>
              <w:t>Reports &amp; Analytics</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4DDF06" w14:textId="77777777" w:rsidR="006C24C8" w:rsidRDefault="006C24C8" w:rsidP="003C08FF">
            <w:r>
              <w:t>Sales Analyt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71BD06" w14:textId="77777777" w:rsidR="006C24C8" w:rsidRDefault="006C24C8" w:rsidP="003C08FF">
            <w:r>
              <w:t>Visual reports for product sales trends by branch, category, or period.</w:t>
            </w:r>
          </w:p>
        </w:tc>
      </w:tr>
      <w:tr w:rsidR="006C24C8" w14:paraId="1E564432"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DB458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407E279" w14:textId="77777777" w:rsidR="006C24C8" w:rsidRDefault="006C24C8" w:rsidP="003C08FF">
            <w:r>
              <w:t>Repair Turnaround Metr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D883B42" w14:textId="77777777" w:rsidR="006C24C8" w:rsidRDefault="006C24C8" w:rsidP="003C08FF">
            <w:r>
              <w:t>Track average repair times, technician performance, and bottlenecks.</w:t>
            </w:r>
          </w:p>
        </w:tc>
      </w:tr>
      <w:tr w:rsidR="006C24C8" w14:paraId="42A9C7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2F75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156F7BB" w14:textId="77777777" w:rsidR="006C24C8" w:rsidRDefault="006C24C8" w:rsidP="003C08FF">
            <w:r>
              <w:t>Inventory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06A8CD5" w14:textId="77777777" w:rsidR="006C24C8" w:rsidRDefault="006C24C8" w:rsidP="003C08FF">
            <w:proofErr w:type="spellStart"/>
            <w:r>
              <w:t>Analyze</w:t>
            </w:r>
            <w:proofErr w:type="spellEnd"/>
            <w:r>
              <w:t xml:space="preserve"> fast-moving items, slow stock, and out-of-stock trends.</w:t>
            </w:r>
          </w:p>
        </w:tc>
      </w:tr>
      <w:tr w:rsidR="006C24C8" w14:paraId="17FE09B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5D50A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ECABC1" w14:textId="77777777" w:rsidR="006C24C8" w:rsidRDefault="006C24C8" w:rsidP="003C08FF">
            <w:r>
              <w:t>Marketing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85D9B7" w14:textId="77777777" w:rsidR="006C24C8" w:rsidRDefault="006C24C8" w:rsidP="003C08FF">
            <w:r>
              <w:t>Evaluate effectiveness of campaigns and ROI from promotions.</w:t>
            </w:r>
          </w:p>
        </w:tc>
      </w:tr>
      <w:tr w:rsidR="006C24C8" w14:paraId="2160E6EE"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C768D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0E55F4" w14:textId="77777777" w:rsidR="006C24C8" w:rsidRDefault="006C24C8" w:rsidP="003C08FF">
            <w:r>
              <w:t>Exportable Dashboa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04348E" w14:textId="77777777" w:rsidR="006C24C8" w:rsidRDefault="006C24C8" w:rsidP="003C08FF">
            <w:r>
              <w:t>Export data to PDF, Excel, or live links for sharing with management.</w:t>
            </w:r>
          </w:p>
        </w:tc>
      </w:tr>
      <w:tr w:rsidR="006C24C8" w14:paraId="7C22308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880CE8" w14:textId="77777777" w:rsidR="006C24C8" w:rsidRDefault="006C24C8" w:rsidP="003C08FF">
            <w:pPr>
              <w:rPr>
                <w:b/>
                <w:color w:val="C2121C"/>
              </w:rPr>
            </w:pPr>
            <w:r>
              <w:rPr>
                <w:b/>
                <w:color w:val="C2121C"/>
              </w:rPr>
              <w:t>Admin Panel</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63EEF6" w14:textId="77777777" w:rsidR="006C24C8" w:rsidRDefault="006C24C8" w:rsidP="003C08FF">
            <w:r>
              <w:t>Role-based Acces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FD2FC35" w14:textId="77777777" w:rsidR="006C24C8" w:rsidRDefault="006C24C8" w:rsidP="003C08FF">
            <w:r>
              <w:t>Define user roles (Admin, Technician, Staff) with permission control.</w:t>
            </w:r>
          </w:p>
        </w:tc>
      </w:tr>
      <w:tr w:rsidR="006C24C8" w14:paraId="111D382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ABA7FE"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58A11A" w14:textId="77777777" w:rsidR="006C24C8" w:rsidRDefault="006C24C8" w:rsidP="003C08FF">
            <w:r>
              <w:t>Multi-branch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D293683" w14:textId="77777777" w:rsidR="006C24C8" w:rsidRDefault="006C24C8" w:rsidP="003C08FF">
            <w:r>
              <w:t>Add/edit/view branch-specific data with centralized oversight.</w:t>
            </w:r>
          </w:p>
        </w:tc>
      </w:tr>
      <w:tr w:rsidR="006C24C8" w14:paraId="20AA40CB"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FFED9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4B5169" w14:textId="77777777" w:rsidR="006C24C8" w:rsidRDefault="006C24C8" w:rsidP="003C08FF">
            <w:r>
              <w:t>Audit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7F1DE2" w14:textId="77777777" w:rsidR="006C24C8" w:rsidRDefault="006C24C8" w:rsidP="003C08FF">
            <w:r>
              <w:t>Maintain a secure log of all actions performed for compliance and rollback.</w:t>
            </w:r>
          </w:p>
        </w:tc>
      </w:tr>
      <w:tr w:rsidR="006C24C8" w14:paraId="6CD29BB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846F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B5A350" w14:textId="77777777" w:rsidR="006C24C8" w:rsidRDefault="006C24C8" w:rsidP="003C08FF">
            <w:r>
              <w:t>Settings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84727E7" w14:textId="77777777" w:rsidR="006C24C8" w:rsidRDefault="006C24C8" w:rsidP="003C08FF">
            <w:r>
              <w:t>Configure system-level settings, branch preferences, templates, etc.</w:t>
            </w:r>
          </w:p>
        </w:tc>
      </w:tr>
    </w:tbl>
    <w:p w14:paraId="66AC8A4E" w14:textId="77777777" w:rsidR="006C24C8" w:rsidRDefault="006C24C8" w:rsidP="006C24C8"/>
    <w:p w14:paraId="0442AF7A" w14:textId="77777777" w:rsidR="006C24C8" w:rsidRDefault="006C24C8" w:rsidP="006C24C8">
      <w:pPr>
        <w:pStyle w:val="Heading2"/>
        <w:keepNext w:val="0"/>
        <w:keepLines w:val="0"/>
        <w:spacing w:before="280"/>
      </w:pPr>
      <w:bookmarkStart w:id="66" w:name="_57vsiv1x2spv" w:colFirst="0" w:colLast="0"/>
      <w:bookmarkStart w:id="67" w:name="_Toc195022054"/>
      <w:bookmarkEnd w:id="66"/>
      <w:r>
        <w:t>Creative Requirements</w:t>
      </w:r>
      <w:bookmarkEnd w:id="67"/>
    </w:p>
    <w:p w14:paraId="0D528655" w14:textId="77777777" w:rsidR="006C24C8" w:rsidRDefault="006C24C8" w:rsidP="006C24C8">
      <w:pPr>
        <w:spacing w:before="240" w:after="240"/>
      </w:pPr>
      <w:r>
        <w:t xml:space="preserve">The proposed system should feature a </w:t>
      </w:r>
      <w:r>
        <w:rPr>
          <w:b/>
        </w:rPr>
        <w:t>visually consistent, user-friendly interface</w:t>
      </w:r>
      <w:r>
        <w:t xml:space="preserve"> that reflects ABB’s brand identity and is accessible to users of all technical backgrounds. Design quality is critical to ensure high adoption rates across different branches and user roles.</w:t>
      </w:r>
    </w:p>
    <w:p w14:paraId="31F82865" w14:textId="77777777" w:rsidR="006C24C8" w:rsidRDefault="006C24C8" w:rsidP="00863D6D">
      <w:pPr>
        <w:pStyle w:val="Heading3"/>
      </w:pPr>
      <w:bookmarkStart w:id="68" w:name="_3xtece2b2qer" w:colFirst="0" w:colLast="0"/>
      <w:bookmarkStart w:id="69" w:name="_Toc195022055"/>
      <w:bookmarkEnd w:id="68"/>
      <w:r>
        <w:t>User Experience (UX) Design</w:t>
      </w:r>
      <w:bookmarkEnd w:id="69"/>
    </w:p>
    <w:p w14:paraId="18328967" w14:textId="77777777" w:rsidR="006C24C8" w:rsidRDefault="006C24C8" w:rsidP="006C24C8">
      <w:pPr>
        <w:spacing w:before="240" w:after="240"/>
      </w:pPr>
      <w:r>
        <w:t>The system must prioritize simplicity, clarity, and ease of navigation. Users should be able to complete key tasks such as logging repairs, checking inventory, or launching a marketing campaign with minimal steps.</w:t>
      </w:r>
    </w:p>
    <w:p w14:paraId="65CDFEAC" w14:textId="77777777" w:rsidR="006C24C8" w:rsidRDefault="006C24C8" w:rsidP="00863D6D">
      <w:pPr>
        <w:pStyle w:val="ListParagraph"/>
        <w:numPr>
          <w:ilvl w:val="0"/>
          <w:numId w:val="54"/>
        </w:numPr>
        <w:spacing w:before="240" w:line="276" w:lineRule="auto"/>
      </w:pPr>
      <w:r>
        <w:t xml:space="preserve">Interfaces must be </w:t>
      </w:r>
      <w:r w:rsidRPr="00863D6D">
        <w:rPr>
          <w:b/>
        </w:rPr>
        <w:t>intuitive</w:t>
      </w:r>
      <w:r>
        <w:t>, with logically grouped features and minimal cognitive load.</w:t>
      </w:r>
    </w:p>
    <w:p w14:paraId="2AAFE68D" w14:textId="77777777" w:rsidR="006C24C8" w:rsidRDefault="006C24C8" w:rsidP="00863D6D">
      <w:pPr>
        <w:pStyle w:val="ListParagraph"/>
        <w:numPr>
          <w:ilvl w:val="0"/>
          <w:numId w:val="54"/>
        </w:numPr>
        <w:spacing w:line="276" w:lineRule="auto"/>
      </w:pPr>
      <w:r>
        <w:t xml:space="preserve">A </w:t>
      </w:r>
      <w:r w:rsidRPr="00863D6D">
        <w:rPr>
          <w:b/>
        </w:rPr>
        <w:t>dashboard-first layout</w:t>
      </w:r>
      <w:r>
        <w:t xml:space="preserve"> should present important metrics and actions on one screen.</w:t>
      </w:r>
    </w:p>
    <w:p w14:paraId="392C6F70" w14:textId="77777777" w:rsidR="006C24C8" w:rsidRDefault="006C24C8" w:rsidP="00863D6D">
      <w:pPr>
        <w:pStyle w:val="ListParagraph"/>
        <w:numPr>
          <w:ilvl w:val="0"/>
          <w:numId w:val="54"/>
        </w:numPr>
        <w:spacing w:after="240" w:line="276" w:lineRule="auto"/>
      </w:pPr>
      <w:r>
        <w:t xml:space="preserve">Key tasks should follow </w:t>
      </w:r>
      <w:r w:rsidRPr="00863D6D">
        <w:rPr>
          <w:b/>
        </w:rPr>
        <w:t>consistent design patterns</w:t>
      </w:r>
      <w:r>
        <w:t xml:space="preserve"> across modules to reduce learning time.</w:t>
      </w:r>
    </w:p>
    <w:p w14:paraId="78BBE8B6" w14:textId="77777777" w:rsidR="006C24C8" w:rsidRDefault="006C24C8" w:rsidP="00863D6D">
      <w:pPr>
        <w:pStyle w:val="Heading3"/>
      </w:pPr>
      <w:bookmarkStart w:id="70" w:name="_kcqfehzftztb" w:colFirst="0" w:colLast="0"/>
      <w:bookmarkStart w:id="71" w:name="_Toc195022056"/>
      <w:bookmarkEnd w:id="70"/>
      <w:r>
        <w:t>Customizability and Personalization</w:t>
      </w:r>
      <w:bookmarkEnd w:id="71"/>
    </w:p>
    <w:p w14:paraId="5BDB83D4" w14:textId="77777777" w:rsidR="006C24C8" w:rsidRDefault="006C24C8" w:rsidP="006C24C8">
      <w:pPr>
        <w:spacing w:before="240" w:after="240"/>
      </w:pPr>
      <w:r>
        <w:t>The system should allow some level of customization based on the user role and branch-specific preferences.</w:t>
      </w:r>
    </w:p>
    <w:p w14:paraId="0F5D43A5" w14:textId="77777777" w:rsidR="006C24C8" w:rsidRDefault="006C24C8" w:rsidP="00863D6D">
      <w:pPr>
        <w:pStyle w:val="ListParagraph"/>
        <w:numPr>
          <w:ilvl w:val="0"/>
          <w:numId w:val="55"/>
        </w:numPr>
        <w:spacing w:before="240" w:line="276" w:lineRule="auto"/>
      </w:pPr>
      <w:r w:rsidRPr="00863D6D">
        <w:rPr>
          <w:b/>
        </w:rPr>
        <w:t>Customizable dashboards</w:t>
      </w:r>
      <w:r>
        <w:t xml:space="preserve"> (e.g., reorder widgets, select </w:t>
      </w:r>
      <w:proofErr w:type="spellStart"/>
      <w:r>
        <w:t>favorite</w:t>
      </w:r>
      <w:proofErr w:type="spellEnd"/>
      <w:r>
        <w:t xml:space="preserve"> reports, toggle views)</w:t>
      </w:r>
    </w:p>
    <w:p w14:paraId="07F8CC70" w14:textId="77777777" w:rsidR="006C24C8" w:rsidRDefault="006C24C8" w:rsidP="00863D6D">
      <w:pPr>
        <w:pStyle w:val="ListParagraph"/>
        <w:numPr>
          <w:ilvl w:val="0"/>
          <w:numId w:val="55"/>
        </w:numPr>
        <w:spacing w:after="240" w:line="276" w:lineRule="auto"/>
      </w:pPr>
      <w:r>
        <w:t xml:space="preserve">Support for </w:t>
      </w:r>
      <w:r w:rsidRPr="00863D6D">
        <w:rPr>
          <w:b/>
        </w:rPr>
        <w:t>user profiles</w:t>
      </w:r>
      <w:r>
        <w:t xml:space="preserve"> with preferences like theme settings and saved </w:t>
      </w:r>
      <w:proofErr w:type="gramStart"/>
      <w:r>
        <w:t>filters</w:t>
      </w:r>
      <w:proofErr w:type="gramEnd"/>
    </w:p>
    <w:p w14:paraId="2A1E697B" w14:textId="77777777" w:rsidR="00863D6D" w:rsidRDefault="00863D6D">
      <w:pPr>
        <w:rPr>
          <w:rFonts w:eastAsiaTheme="majorEastAsia" w:cstheme="majorBidi"/>
          <w:color w:val="0F4761" w:themeColor="accent1" w:themeShade="BF"/>
          <w:sz w:val="28"/>
          <w:szCs w:val="28"/>
        </w:rPr>
      </w:pPr>
      <w:bookmarkStart w:id="72" w:name="_8yhyak1o698g" w:colFirst="0" w:colLast="0"/>
      <w:bookmarkEnd w:id="72"/>
      <w:r>
        <w:br w:type="page"/>
      </w:r>
    </w:p>
    <w:p w14:paraId="6EC7A0B4" w14:textId="2460A172" w:rsidR="006C24C8" w:rsidRDefault="006C24C8" w:rsidP="00863D6D">
      <w:pPr>
        <w:pStyle w:val="Heading3"/>
      </w:pPr>
      <w:bookmarkStart w:id="73" w:name="_Toc195022057"/>
      <w:r>
        <w:lastRenderedPageBreak/>
        <w:t xml:space="preserve">Brand </w:t>
      </w:r>
      <w:r w:rsidRPr="00863D6D">
        <w:t>Consistency</w:t>
      </w:r>
      <w:bookmarkEnd w:id="73"/>
    </w:p>
    <w:p w14:paraId="7B6D062F" w14:textId="77777777" w:rsidR="006C24C8" w:rsidRDefault="006C24C8" w:rsidP="006C24C8">
      <w:pPr>
        <w:spacing w:before="240" w:after="240"/>
      </w:pPr>
      <w:r>
        <w:t>ABB has an established brand identity that the platform should reflect to reinforce professionalism and trust.</w:t>
      </w:r>
    </w:p>
    <w:p w14:paraId="20932F63" w14:textId="77777777" w:rsidR="006C24C8" w:rsidRDefault="006C24C8" w:rsidP="00863D6D">
      <w:pPr>
        <w:pStyle w:val="ListParagraph"/>
        <w:numPr>
          <w:ilvl w:val="0"/>
          <w:numId w:val="56"/>
        </w:numPr>
        <w:spacing w:before="240" w:line="276" w:lineRule="auto"/>
      </w:pPr>
      <w:r>
        <w:t xml:space="preserve">Use ABB’s </w:t>
      </w:r>
      <w:r w:rsidRPr="00863D6D">
        <w:rPr>
          <w:b/>
        </w:rPr>
        <w:t xml:space="preserve">official brand </w:t>
      </w:r>
      <w:proofErr w:type="spellStart"/>
      <w:r w:rsidRPr="00863D6D">
        <w:rPr>
          <w:b/>
        </w:rPr>
        <w:t>colors</w:t>
      </w:r>
      <w:proofErr w:type="spellEnd"/>
      <w:r w:rsidRPr="00863D6D">
        <w:rPr>
          <w:b/>
        </w:rPr>
        <w:t>, fonts, and logos</w:t>
      </w:r>
      <w:r>
        <w:t xml:space="preserve">, which will be provided upon </w:t>
      </w:r>
      <w:proofErr w:type="gramStart"/>
      <w:r>
        <w:t>onboarding</w:t>
      </w:r>
      <w:proofErr w:type="gramEnd"/>
    </w:p>
    <w:p w14:paraId="498DBB9C" w14:textId="77777777" w:rsidR="006C24C8" w:rsidRDefault="006C24C8" w:rsidP="00863D6D">
      <w:pPr>
        <w:pStyle w:val="ListParagraph"/>
        <w:numPr>
          <w:ilvl w:val="0"/>
          <w:numId w:val="56"/>
        </w:numPr>
        <w:spacing w:after="240" w:line="276" w:lineRule="auto"/>
      </w:pPr>
      <w:r>
        <w:t xml:space="preserve">Visual elements should follow </w:t>
      </w:r>
      <w:r w:rsidRPr="00863D6D">
        <w:rPr>
          <w:b/>
        </w:rPr>
        <w:t>modern design standards</w:t>
      </w:r>
      <w:r>
        <w:t xml:space="preserve">, avoiding outdated or cluttered </w:t>
      </w:r>
      <w:proofErr w:type="gramStart"/>
      <w:r>
        <w:t>aesthetics</w:t>
      </w:r>
      <w:proofErr w:type="gramEnd"/>
    </w:p>
    <w:p w14:paraId="5D6336EC" w14:textId="77777777" w:rsidR="006C24C8" w:rsidRDefault="006C24C8" w:rsidP="006C24C8">
      <w:pPr>
        <w:pStyle w:val="Heading3"/>
        <w:keepNext w:val="0"/>
        <w:keepLines w:val="0"/>
      </w:pPr>
      <w:bookmarkStart w:id="74" w:name="_uhet0zf35cei" w:colFirst="0" w:colLast="0"/>
      <w:bookmarkStart w:id="75" w:name="_Toc195022058"/>
      <w:bookmarkEnd w:id="74"/>
      <w:r>
        <w:t>Responsiveness and Device Compatibility</w:t>
      </w:r>
      <w:bookmarkEnd w:id="75"/>
    </w:p>
    <w:p w14:paraId="423EE11D" w14:textId="77777777" w:rsidR="006C24C8" w:rsidRDefault="006C24C8" w:rsidP="006C24C8">
      <w:pPr>
        <w:spacing w:before="240" w:after="240"/>
      </w:pPr>
      <w:r>
        <w:t xml:space="preserve">As the system will be used on desktops, tablets, and mobile devices in-store, a </w:t>
      </w:r>
      <w:r>
        <w:rPr>
          <w:b/>
        </w:rPr>
        <w:t>responsive layout</w:t>
      </w:r>
      <w:r>
        <w:t xml:space="preserve"> is essential.</w:t>
      </w:r>
    </w:p>
    <w:p w14:paraId="014EE62A" w14:textId="77777777" w:rsidR="006C24C8" w:rsidRDefault="006C24C8" w:rsidP="00863D6D">
      <w:pPr>
        <w:numPr>
          <w:ilvl w:val="0"/>
          <w:numId w:val="57"/>
        </w:numPr>
        <w:spacing w:before="240" w:line="276" w:lineRule="auto"/>
      </w:pPr>
      <w:r>
        <w:t xml:space="preserve">Full support for </w:t>
      </w:r>
      <w:r>
        <w:rPr>
          <w:b/>
        </w:rPr>
        <w:t>tablet-based usage</w:t>
      </w:r>
      <w:r>
        <w:t xml:space="preserve"> in repair areas and inventory stockrooms</w:t>
      </w:r>
    </w:p>
    <w:p w14:paraId="4AE07774" w14:textId="77777777" w:rsidR="006C24C8" w:rsidRDefault="006C24C8" w:rsidP="00863D6D">
      <w:pPr>
        <w:numPr>
          <w:ilvl w:val="0"/>
          <w:numId w:val="57"/>
        </w:numPr>
        <w:spacing w:line="276" w:lineRule="auto"/>
      </w:pPr>
      <w:r>
        <w:t>Mobile-friendly views for quick access on phones by managers or staff</w:t>
      </w:r>
    </w:p>
    <w:p w14:paraId="20537EB3" w14:textId="77777777" w:rsidR="006C24C8" w:rsidRDefault="006C24C8" w:rsidP="00863D6D">
      <w:pPr>
        <w:numPr>
          <w:ilvl w:val="0"/>
          <w:numId w:val="57"/>
        </w:numPr>
        <w:spacing w:after="240" w:line="276" w:lineRule="auto"/>
      </w:pPr>
      <w:r>
        <w:t xml:space="preserve">Responsive </w:t>
      </w:r>
      <w:proofErr w:type="spellStart"/>
      <w:r>
        <w:t>behavior</w:t>
      </w:r>
      <w:proofErr w:type="spellEnd"/>
      <w:r>
        <w:t xml:space="preserve"> across screen sizes, including dynamic resizing of tables and </w:t>
      </w:r>
      <w:proofErr w:type="gramStart"/>
      <w:r>
        <w:t>widgets</w:t>
      </w:r>
      <w:proofErr w:type="gramEnd"/>
    </w:p>
    <w:p w14:paraId="05692988" w14:textId="77777777" w:rsidR="006C24C8" w:rsidRDefault="006C24C8" w:rsidP="006C24C8">
      <w:pPr>
        <w:pStyle w:val="Heading3"/>
        <w:keepNext w:val="0"/>
        <w:keepLines w:val="0"/>
      </w:pPr>
      <w:bookmarkStart w:id="76" w:name="_Toc195022059"/>
      <w:r>
        <w:t>Accessibility and Inclusivity</w:t>
      </w:r>
      <w:bookmarkEnd w:id="76"/>
    </w:p>
    <w:p w14:paraId="2E6AFA7C" w14:textId="77777777" w:rsidR="006C24C8" w:rsidRDefault="006C24C8" w:rsidP="006C24C8">
      <w:pPr>
        <w:spacing w:before="240" w:after="240"/>
      </w:pPr>
      <w:r>
        <w:t>The design must accommodate all users, including those with disabilities.</w:t>
      </w:r>
    </w:p>
    <w:p w14:paraId="591823BD" w14:textId="77777777" w:rsidR="006C24C8" w:rsidRDefault="006C24C8" w:rsidP="00863D6D">
      <w:pPr>
        <w:numPr>
          <w:ilvl w:val="0"/>
          <w:numId w:val="58"/>
        </w:numPr>
        <w:spacing w:before="240" w:line="276" w:lineRule="auto"/>
      </w:pPr>
      <w:r>
        <w:t xml:space="preserve">Adhere to </w:t>
      </w:r>
      <w:r>
        <w:rPr>
          <w:b/>
        </w:rPr>
        <w:t>WCAG 2.1 AA standards</w:t>
      </w:r>
      <w:r>
        <w:t>, ensuring accessibility features like:</w:t>
      </w:r>
    </w:p>
    <w:p w14:paraId="0E1FE873" w14:textId="77777777" w:rsidR="006C24C8" w:rsidRDefault="006C24C8" w:rsidP="00863D6D">
      <w:pPr>
        <w:numPr>
          <w:ilvl w:val="1"/>
          <w:numId w:val="58"/>
        </w:numPr>
        <w:spacing w:line="276" w:lineRule="auto"/>
      </w:pPr>
      <w:r>
        <w:t xml:space="preserve">Sufficient </w:t>
      </w:r>
      <w:proofErr w:type="spellStart"/>
      <w:r>
        <w:t>color</w:t>
      </w:r>
      <w:proofErr w:type="spellEnd"/>
      <w:r>
        <w:t xml:space="preserve"> contrast</w:t>
      </w:r>
    </w:p>
    <w:p w14:paraId="79252EA2" w14:textId="77777777" w:rsidR="006C24C8" w:rsidRDefault="006C24C8" w:rsidP="00863D6D">
      <w:pPr>
        <w:numPr>
          <w:ilvl w:val="1"/>
          <w:numId w:val="58"/>
        </w:numPr>
        <w:spacing w:line="276" w:lineRule="auto"/>
      </w:pPr>
      <w:r>
        <w:t>Text alternatives for icons/images</w:t>
      </w:r>
    </w:p>
    <w:p w14:paraId="227AF929" w14:textId="77777777" w:rsidR="006C24C8" w:rsidRDefault="006C24C8" w:rsidP="00863D6D">
      <w:pPr>
        <w:numPr>
          <w:ilvl w:val="1"/>
          <w:numId w:val="58"/>
        </w:numPr>
        <w:spacing w:line="276" w:lineRule="auto"/>
      </w:pPr>
      <w:r>
        <w:t>Keyboard navigability</w:t>
      </w:r>
    </w:p>
    <w:p w14:paraId="62B55A8E" w14:textId="77777777" w:rsidR="006C24C8" w:rsidRDefault="006C24C8" w:rsidP="00863D6D">
      <w:pPr>
        <w:numPr>
          <w:ilvl w:val="1"/>
          <w:numId w:val="58"/>
        </w:numPr>
        <w:spacing w:line="276" w:lineRule="auto"/>
      </w:pPr>
      <w:r>
        <w:t xml:space="preserve">Screen reader </w:t>
      </w:r>
      <w:proofErr w:type="gramStart"/>
      <w:r>
        <w:t>compatibility</w:t>
      </w:r>
      <w:proofErr w:type="gramEnd"/>
    </w:p>
    <w:p w14:paraId="625FF06C" w14:textId="77777777" w:rsidR="006C24C8" w:rsidRDefault="006C24C8" w:rsidP="00863D6D">
      <w:pPr>
        <w:numPr>
          <w:ilvl w:val="0"/>
          <w:numId w:val="59"/>
        </w:numPr>
        <w:spacing w:after="240" w:line="276" w:lineRule="auto"/>
      </w:pPr>
      <w:r>
        <w:t xml:space="preserve">Use clear, </w:t>
      </w:r>
      <w:r>
        <w:rPr>
          <w:b/>
        </w:rPr>
        <w:t>non-technical language</w:t>
      </w:r>
      <w:r>
        <w:t xml:space="preserve"> in labels, tooltips, and </w:t>
      </w:r>
      <w:proofErr w:type="gramStart"/>
      <w:r>
        <w:t>instructions</w:t>
      </w:r>
      <w:proofErr w:type="gramEnd"/>
    </w:p>
    <w:p w14:paraId="15973C39" w14:textId="77777777" w:rsidR="006C24C8" w:rsidRDefault="006C24C8" w:rsidP="006C24C8">
      <w:pPr>
        <w:pStyle w:val="Heading3"/>
        <w:keepNext w:val="0"/>
        <w:keepLines w:val="0"/>
      </w:pPr>
      <w:bookmarkStart w:id="77" w:name="_kycix74gkf04" w:colFirst="0" w:colLast="0"/>
      <w:bookmarkStart w:id="78" w:name="_Toc195022060"/>
      <w:bookmarkEnd w:id="77"/>
      <w:r>
        <w:t>Onboarding and Help Design</w:t>
      </w:r>
      <w:bookmarkEnd w:id="78"/>
    </w:p>
    <w:p w14:paraId="65EE1A24" w14:textId="77777777" w:rsidR="006C24C8" w:rsidRDefault="006C24C8" w:rsidP="006C24C8">
      <w:pPr>
        <w:spacing w:before="240" w:after="240"/>
      </w:pPr>
      <w:r>
        <w:t xml:space="preserve">Since not all ABB staff are tech-savvy, the design should support </w:t>
      </w:r>
      <w:r>
        <w:rPr>
          <w:b/>
        </w:rPr>
        <w:t>fast onboarding and self-help</w:t>
      </w:r>
      <w:r>
        <w:t>.</w:t>
      </w:r>
    </w:p>
    <w:p w14:paraId="7A6DC332" w14:textId="77777777" w:rsidR="006C24C8" w:rsidRDefault="006C24C8" w:rsidP="00863D6D">
      <w:pPr>
        <w:numPr>
          <w:ilvl w:val="0"/>
          <w:numId w:val="60"/>
        </w:numPr>
        <w:spacing w:before="240" w:line="276" w:lineRule="auto"/>
      </w:pPr>
      <w:r>
        <w:t>Embedded tooltips, short tutorials, or guided tours for first-time users</w:t>
      </w:r>
    </w:p>
    <w:p w14:paraId="5FE6597C" w14:textId="77777777" w:rsidR="006C24C8" w:rsidRDefault="006C24C8" w:rsidP="00863D6D">
      <w:pPr>
        <w:numPr>
          <w:ilvl w:val="0"/>
          <w:numId w:val="60"/>
        </w:numPr>
        <w:spacing w:line="276" w:lineRule="auto"/>
      </w:pPr>
      <w:r>
        <w:t>Clear error handling with helpful messages and next steps</w:t>
      </w:r>
    </w:p>
    <w:p w14:paraId="2303E1B6" w14:textId="77777777" w:rsidR="006C24C8" w:rsidRDefault="006C24C8" w:rsidP="00863D6D">
      <w:pPr>
        <w:numPr>
          <w:ilvl w:val="0"/>
          <w:numId w:val="60"/>
        </w:numPr>
        <w:spacing w:after="240" w:line="276" w:lineRule="auto"/>
      </w:pPr>
      <w:r>
        <w:t xml:space="preserve">A searchable help </w:t>
      </w:r>
      <w:proofErr w:type="spellStart"/>
      <w:r>
        <w:t>center</w:t>
      </w:r>
      <w:proofErr w:type="spellEnd"/>
      <w:r>
        <w:t xml:space="preserve"> or FAQ accessible from within the </w:t>
      </w:r>
      <w:proofErr w:type="gramStart"/>
      <w:r>
        <w:t>interface</w:t>
      </w:r>
      <w:proofErr w:type="gramEnd"/>
    </w:p>
    <w:p w14:paraId="66F6B9AA" w14:textId="77777777" w:rsidR="006C24C8" w:rsidRDefault="006C24C8" w:rsidP="006C24C8">
      <w:pPr>
        <w:pStyle w:val="Heading3"/>
        <w:keepNext w:val="0"/>
        <w:keepLines w:val="0"/>
      </w:pPr>
      <w:bookmarkStart w:id="79" w:name="_wt0wa1f5mnro" w:colFirst="0" w:colLast="0"/>
      <w:bookmarkStart w:id="80" w:name="_Toc195022061"/>
      <w:bookmarkEnd w:id="79"/>
      <w:r>
        <w:t>Design Inspiration Sources</w:t>
      </w:r>
      <w:bookmarkEnd w:id="80"/>
    </w:p>
    <w:p w14:paraId="223D9197" w14:textId="77777777" w:rsidR="006C24C8" w:rsidRDefault="006C24C8" w:rsidP="006C24C8">
      <w:pPr>
        <w:spacing w:before="240" w:after="40"/>
      </w:pPr>
      <w:r>
        <w:t>Vendors may refer to the following platforms for stylistic and UX inspiration:</w:t>
      </w:r>
    </w:p>
    <w:p w14:paraId="2F0717BC" w14:textId="77777777" w:rsidR="006C24C8" w:rsidRDefault="00000000" w:rsidP="00863D6D">
      <w:pPr>
        <w:numPr>
          <w:ilvl w:val="0"/>
          <w:numId w:val="61"/>
        </w:numPr>
        <w:spacing w:before="240" w:line="276" w:lineRule="auto"/>
      </w:pPr>
      <w:hyperlink r:id="rId12">
        <w:proofErr w:type="spellStart"/>
        <w:r w:rsidR="006C24C8">
          <w:rPr>
            <w:color w:val="1155CC"/>
            <w:u w:val="single"/>
          </w:rPr>
          <w:t>RepairDesk</w:t>
        </w:r>
        <w:proofErr w:type="spellEnd"/>
      </w:hyperlink>
      <w:r w:rsidR="006C24C8">
        <w:t xml:space="preserve"> – modern repair ticket interface</w:t>
      </w:r>
    </w:p>
    <w:p w14:paraId="3E2664E2" w14:textId="77777777" w:rsidR="006C24C8" w:rsidRDefault="006C24C8" w:rsidP="00863D6D">
      <w:pPr>
        <w:numPr>
          <w:ilvl w:val="0"/>
          <w:numId w:val="61"/>
        </w:numPr>
        <w:spacing w:line="276" w:lineRule="auto"/>
      </w:pPr>
      <w:r>
        <w:lastRenderedPageBreak/>
        <w:t>Square Dashboard – intuitive POS and analytics</w:t>
      </w:r>
    </w:p>
    <w:p w14:paraId="61F906EB" w14:textId="77777777" w:rsidR="006C24C8" w:rsidRDefault="00000000" w:rsidP="00863D6D">
      <w:pPr>
        <w:numPr>
          <w:ilvl w:val="0"/>
          <w:numId w:val="61"/>
        </w:numPr>
        <w:spacing w:line="276" w:lineRule="auto"/>
      </w:pPr>
      <w:hyperlink r:id="rId13">
        <w:r w:rsidR="006C24C8">
          <w:rPr>
            <w:color w:val="1155CC"/>
            <w:u w:val="single"/>
          </w:rPr>
          <w:t>Shopify Admin</w:t>
        </w:r>
      </w:hyperlink>
      <w:r w:rsidR="006C24C8">
        <w:t xml:space="preserve"> – clean product/inventory management UI</w:t>
      </w:r>
    </w:p>
    <w:p w14:paraId="298B56E4" w14:textId="77777777" w:rsidR="006C24C8" w:rsidRDefault="006C24C8" w:rsidP="00863D6D">
      <w:pPr>
        <w:numPr>
          <w:ilvl w:val="0"/>
          <w:numId w:val="61"/>
        </w:numPr>
        <w:spacing w:after="240" w:line="276" w:lineRule="auto"/>
      </w:pPr>
      <w:proofErr w:type="spellStart"/>
      <w:r>
        <w:t>Zoho</w:t>
      </w:r>
      <w:proofErr w:type="spellEnd"/>
      <w:r>
        <w:t xml:space="preserve"> CRM – highly modular CRM layout</w:t>
      </w:r>
    </w:p>
    <w:p w14:paraId="51A47E34" w14:textId="77777777" w:rsidR="006C24C8" w:rsidRDefault="006C24C8" w:rsidP="00863D6D">
      <w:pPr>
        <w:pStyle w:val="Heading3"/>
      </w:pPr>
      <w:bookmarkStart w:id="81" w:name="_pguv493lzx9g" w:colFirst="0" w:colLast="0"/>
      <w:bookmarkStart w:id="82" w:name="_Toc195022062"/>
      <w:bookmarkEnd w:id="81"/>
      <w:proofErr w:type="spellStart"/>
      <w:r>
        <w:t>Mockups</w:t>
      </w:r>
      <w:bookmarkEnd w:id="82"/>
      <w:proofErr w:type="spellEnd"/>
    </w:p>
    <w:p w14:paraId="3BD48214"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0F63F727" wp14:editId="090D44A0">
            <wp:extent cx="3492500" cy="34925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3492500" cy="3492500"/>
                    </a:xfrm>
                    <a:prstGeom prst="rect">
                      <a:avLst/>
                    </a:prstGeom>
                    <a:ln/>
                  </pic:spPr>
                </pic:pic>
              </a:graphicData>
            </a:graphic>
          </wp:inline>
        </w:drawing>
      </w:r>
    </w:p>
    <w:p w14:paraId="44E7AC7B" w14:textId="77777777" w:rsidR="006C24C8" w:rsidRDefault="006C24C8" w:rsidP="006C24C8">
      <w:pPr>
        <w:rPr>
          <w:rFonts w:ascii="Times New Roman" w:eastAsia="Times New Roman" w:hAnsi="Times New Roman" w:cs="Times New Roman"/>
          <w:b/>
          <w:bCs/>
          <w:color w:val="000000"/>
          <w:lang w:eastAsia="en-GB"/>
        </w:rPr>
      </w:pPr>
    </w:p>
    <w:p w14:paraId="55A8996C"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2607E28B" wp14:editId="178AB070">
            <wp:extent cx="3619500" cy="3619500"/>
            <wp:effectExtent l="0" t="0" r="0" b="0"/>
            <wp:docPr id="4" name="image4.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4.png" descr="A screenshot of a computer&#10;&#10;Description automatically generated"/>
                    <pic:cNvPicPr preferRelativeResize="0"/>
                  </pic:nvPicPr>
                  <pic:blipFill>
                    <a:blip r:embed="rId15"/>
                    <a:srcRect/>
                    <a:stretch>
                      <a:fillRect/>
                    </a:stretch>
                  </pic:blipFill>
                  <pic:spPr>
                    <a:xfrm>
                      <a:off x="0" y="0"/>
                      <a:ext cx="3619500" cy="3619500"/>
                    </a:xfrm>
                    <a:prstGeom prst="rect">
                      <a:avLst/>
                    </a:prstGeom>
                    <a:ln/>
                  </pic:spPr>
                </pic:pic>
              </a:graphicData>
            </a:graphic>
          </wp:inline>
        </w:drawing>
      </w:r>
    </w:p>
    <w:p w14:paraId="273E19F2" w14:textId="77777777" w:rsidR="006C24C8" w:rsidRDefault="006C24C8" w:rsidP="006C24C8">
      <w:pPr>
        <w:rPr>
          <w:rFonts w:ascii="Times New Roman" w:eastAsia="Times New Roman" w:hAnsi="Times New Roman" w:cs="Times New Roman"/>
          <w:b/>
          <w:bCs/>
          <w:color w:val="000000"/>
          <w:lang w:eastAsia="en-GB"/>
        </w:rPr>
      </w:pPr>
    </w:p>
    <w:p w14:paraId="147613A9" w14:textId="77777777" w:rsidR="006C24C8" w:rsidRDefault="006C24C8" w:rsidP="006C24C8">
      <w:pPr>
        <w:pStyle w:val="Heading2"/>
        <w:keepNext w:val="0"/>
        <w:keepLines w:val="0"/>
        <w:spacing w:before="280"/>
      </w:pPr>
      <w:bookmarkStart w:id="83" w:name="_Toc195022063"/>
      <w:r>
        <w:lastRenderedPageBreak/>
        <w:t>Existing Technical Environment</w:t>
      </w:r>
      <w:bookmarkEnd w:id="83"/>
    </w:p>
    <w:p w14:paraId="10DCFD75" w14:textId="77777777" w:rsidR="006C24C8" w:rsidRDefault="006C24C8" w:rsidP="006C24C8">
      <w:pPr>
        <w:spacing w:before="240" w:after="240"/>
      </w:pPr>
      <w:r>
        <w:t>ABB’s existing infrastructure includes the following:</w:t>
      </w:r>
    </w:p>
    <w:p w14:paraId="08F43ACA" w14:textId="77777777" w:rsidR="006C24C8" w:rsidRDefault="006C24C8" w:rsidP="00863D6D">
      <w:pPr>
        <w:numPr>
          <w:ilvl w:val="0"/>
          <w:numId w:val="62"/>
        </w:numPr>
        <w:spacing w:before="240" w:line="276" w:lineRule="auto"/>
      </w:pPr>
      <w:r>
        <w:t>Basic POS systems (non-integrated, Excel-based logs)</w:t>
      </w:r>
    </w:p>
    <w:p w14:paraId="1C7FFD39" w14:textId="77777777" w:rsidR="006C24C8" w:rsidRDefault="006C24C8" w:rsidP="00863D6D">
      <w:pPr>
        <w:numPr>
          <w:ilvl w:val="0"/>
          <w:numId w:val="62"/>
        </w:numPr>
        <w:spacing w:line="276" w:lineRule="auto"/>
      </w:pPr>
      <w:r>
        <w:t>Website hosted on WordPress (used for basic contact capture and blogging)</w:t>
      </w:r>
    </w:p>
    <w:p w14:paraId="75224321" w14:textId="77777777" w:rsidR="006C24C8" w:rsidRDefault="006C24C8" w:rsidP="00863D6D">
      <w:pPr>
        <w:numPr>
          <w:ilvl w:val="0"/>
          <w:numId w:val="62"/>
        </w:numPr>
        <w:spacing w:line="276" w:lineRule="auto"/>
      </w:pPr>
      <w:r>
        <w:t xml:space="preserve">Email handled via Gmail and third-party marketing platforms like </w:t>
      </w:r>
      <w:proofErr w:type="gramStart"/>
      <w:r>
        <w:t>Mailchimp</w:t>
      </w:r>
      <w:proofErr w:type="gramEnd"/>
    </w:p>
    <w:p w14:paraId="3E763782" w14:textId="77777777" w:rsidR="006C24C8" w:rsidRDefault="006C24C8" w:rsidP="00863D6D">
      <w:pPr>
        <w:numPr>
          <w:ilvl w:val="0"/>
          <w:numId w:val="62"/>
        </w:numPr>
        <w:spacing w:line="276" w:lineRule="auto"/>
      </w:pPr>
      <w:r>
        <w:t xml:space="preserve">Each store currently stores inventory and sales data </w:t>
      </w:r>
      <w:proofErr w:type="gramStart"/>
      <w:r>
        <w:t>locally</w:t>
      </w:r>
      <w:proofErr w:type="gramEnd"/>
    </w:p>
    <w:p w14:paraId="583C4D11" w14:textId="77777777" w:rsidR="006C24C8" w:rsidRDefault="006C24C8" w:rsidP="00863D6D">
      <w:pPr>
        <w:numPr>
          <w:ilvl w:val="0"/>
          <w:numId w:val="62"/>
        </w:numPr>
        <w:spacing w:after="240" w:line="276" w:lineRule="auto"/>
      </w:pPr>
      <w:r>
        <w:t>No existing centralized CRM or automated stock management tool</w:t>
      </w:r>
    </w:p>
    <w:p w14:paraId="1C657306" w14:textId="77777777" w:rsidR="006C24C8" w:rsidRDefault="006C24C8" w:rsidP="006C24C8">
      <w:pPr>
        <w:spacing w:before="240" w:after="240"/>
      </w:pPr>
      <w:r>
        <w:t xml:space="preserve">The proposed system must integrate smoothly with ABB’s current website and support </w:t>
      </w:r>
      <w:r>
        <w:rPr>
          <w:b/>
        </w:rPr>
        <w:t>data migration</w:t>
      </w:r>
      <w:r>
        <w:t xml:space="preserve"> from legacy systems. APIs or import tools should be provided.</w:t>
      </w:r>
    </w:p>
    <w:p w14:paraId="7AFA6B97" w14:textId="77777777" w:rsidR="006C24C8" w:rsidRDefault="006C24C8" w:rsidP="006C24C8">
      <w:pPr>
        <w:pStyle w:val="Heading2"/>
        <w:keepNext w:val="0"/>
        <w:keepLines w:val="0"/>
        <w:spacing w:before="280"/>
      </w:pPr>
      <w:bookmarkStart w:id="84" w:name="_p9necgq5nn1" w:colFirst="0" w:colLast="0"/>
      <w:bookmarkStart w:id="85" w:name="_Toc195022064"/>
      <w:bookmarkEnd w:id="84"/>
      <w:r>
        <w:t>Preferred Working Relationship</w:t>
      </w:r>
      <w:bookmarkEnd w:id="85"/>
    </w:p>
    <w:p w14:paraId="73FE8BD2" w14:textId="77777777" w:rsidR="006C24C8" w:rsidRDefault="006C24C8" w:rsidP="006C24C8">
      <w:pPr>
        <w:spacing w:before="240" w:after="240"/>
      </w:pPr>
      <w:r>
        <w:t>ABB seeks a long-term development partner who offers:</w:t>
      </w:r>
    </w:p>
    <w:p w14:paraId="0746DCD2" w14:textId="77777777" w:rsidR="006C24C8" w:rsidRDefault="006C24C8" w:rsidP="00863D6D">
      <w:pPr>
        <w:numPr>
          <w:ilvl w:val="0"/>
          <w:numId w:val="63"/>
        </w:numPr>
        <w:spacing w:before="240" w:line="276" w:lineRule="auto"/>
      </w:pPr>
      <w:r>
        <w:t>Transparent communication and project tracking</w:t>
      </w:r>
    </w:p>
    <w:p w14:paraId="44921C8F" w14:textId="77777777" w:rsidR="006C24C8" w:rsidRDefault="006C24C8" w:rsidP="00863D6D">
      <w:pPr>
        <w:numPr>
          <w:ilvl w:val="0"/>
          <w:numId w:val="63"/>
        </w:numPr>
        <w:spacing w:line="276" w:lineRule="auto"/>
      </w:pPr>
      <w:r>
        <w:t>Agile development with frequent check-ins and sprint demos</w:t>
      </w:r>
    </w:p>
    <w:p w14:paraId="345E8399" w14:textId="77777777" w:rsidR="006C24C8" w:rsidRDefault="006C24C8" w:rsidP="00863D6D">
      <w:pPr>
        <w:numPr>
          <w:ilvl w:val="0"/>
          <w:numId w:val="63"/>
        </w:numPr>
        <w:spacing w:line="276" w:lineRule="auto"/>
      </w:pPr>
      <w:r>
        <w:t xml:space="preserve">A dedicated project manager and point of </w:t>
      </w:r>
      <w:proofErr w:type="gramStart"/>
      <w:r>
        <w:t>contact</w:t>
      </w:r>
      <w:proofErr w:type="gramEnd"/>
    </w:p>
    <w:p w14:paraId="28EB62C5" w14:textId="77777777" w:rsidR="006C24C8" w:rsidRDefault="006C24C8" w:rsidP="00863D6D">
      <w:pPr>
        <w:numPr>
          <w:ilvl w:val="0"/>
          <w:numId w:val="63"/>
        </w:numPr>
        <w:spacing w:line="276" w:lineRule="auto"/>
      </w:pPr>
      <w:r>
        <w:t>Openness to co-creation and iterative feedback</w:t>
      </w:r>
    </w:p>
    <w:p w14:paraId="6938DF67" w14:textId="77777777" w:rsidR="006C24C8" w:rsidRDefault="006C24C8" w:rsidP="00863D6D">
      <w:pPr>
        <w:numPr>
          <w:ilvl w:val="0"/>
          <w:numId w:val="63"/>
        </w:numPr>
        <w:spacing w:after="240" w:line="276" w:lineRule="auto"/>
      </w:pPr>
      <w:r>
        <w:t>Documentation and knowledge transfer sessions at handoff</w:t>
      </w:r>
    </w:p>
    <w:p w14:paraId="45DF6954" w14:textId="77777777" w:rsidR="006C24C8" w:rsidRDefault="006C24C8" w:rsidP="006C24C8">
      <w:pPr>
        <w:spacing w:before="240" w:after="240"/>
      </w:pPr>
      <w:r>
        <w:t>Regular progress updates (weekly or bi-weekly), user acceptance testing, and collaborative planning are expected during the development phase.</w:t>
      </w:r>
    </w:p>
    <w:p w14:paraId="26D89F79" w14:textId="77777777" w:rsidR="006C24C8" w:rsidRDefault="006C24C8" w:rsidP="006C24C8">
      <w:pPr>
        <w:pStyle w:val="Heading2"/>
        <w:keepNext w:val="0"/>
        <w:keepLines w:val="0"/>
        <w:spacing w:before="280"/>
      </w:pPr>
      <w:bookmarkStart w:id="86" w:name="_88tteqluet0s" w:colFirst="0" w:colLast="0"/>
      <w:bookmarkStart w:id="87" w:name="_Toc195022065"/>
      <w:bookmarkEnd w:id="86"/>
      <w:r>
        <w:t>Support &amp; Maintenance Needs</w:t>
      </w:r>
      <w:bookmarkEnd w:id="87"/>
    </w:p>
    <w:p w14:paraId="5F6AA445" w14:textId="77777777" w:rsidR="006C24C8" w:rsidRDefault="006C24C8" w:rsidP="006C24C8">
      <w:pPr>
        <w:spacing w:before="240" w:after="240"/>
      </w:pPr>
      <w:r>
        <w:t>ABB requires ongoing support post-deployment for system stability, enhancements, and troubleshooting. Expectations include:</w:t>
      </w:r>
    </w:p>
    <w:p w14:paraId="192CD791" w14:textId="77777777" w:rsidR="006C24C8" w:rsidRDefault="006C24C8" w:rsidP="00863D6D">
      <w:pPr>
        <w:numPr>
          <w:ilvl w:val="0"/>
          <w:numId w:val="64"/>
        </w:numPr>
        <w:spacing w:before="240" w:line="276" w:lineRule="auto"/>
      </w:pPr>
      <w:r>
        <w:t xml:space="preserve">Initial 6-month support included in the </w:t>
      </w:r>
      <w:proofErr w:type="gramStart"/>
      <w:r>
        <w:t>contract</w:t>
      </w:r>
      <w:proofErr w:type="gramEnd"/>
    </w:p>
    <w:p w14:paraId="685689C0" w14:textId="77777777" w:rsidR="006C24C8" w:rsidRDefault="006C24C8" w:rsidP="00863D6D">
      <w:pPr>
        <w:numPr>
          <w:ilvl w:val="0"/>
          <w:numId w:val="64"/>
        </w:numPr>
        <w:spacing w:line="276" w:lineRule="auto"/>
      </w:pPr>
      <w:r>
        <w:t>Defined Service Level Agreements (SLAs) with response times</w:t>
      </w:r>
    </w:p>
    <w:p w14:paraId="5AEF6DCE" w14:textId="77777777" w:rsidR="006C24C8" w:rsidRDefault="006C24C8" w:rsidP="00863D6D">
      <w:pPr>
        <w:numPr>
          <w:ilvl w:val="0"/>
          <w:numId w:val="64"/>
        </w:numPr>
        <w:spacing w:line="276" w:lineRule="auto"/>
      </w:pPr>
      <w:r>
        <w:t>Tiered support system (Critical – 24h, Medium – 72h, Low – 5 days)</w:t>
      </w:r>
    </w:p>
    <w:p w14:paraId="2E54569F" w14:textId="77777777" w:rsidR="006C24C8" w:rsidRDefault="006C24C8" w:rsidP="00863D6D">
      <w:pPr>
        <w:numPr>
          <w:ilvl w:val="0"/>
          <w:numId w:val="64"/>
        </w:numPr>
        <w:spacing w:line="276" w:lineRule="auto"/>
      </w:pPr>
      <w:r>
        <w:t>Optional add-on for continuous feature improvements or scaling</w:t>
      </w:r>
    </w:p>
    <w:p w14:paraId="748BE2FB" w14:textId="77777777" w:rsidR="006C24C8" w:rsidRDefault="006C24C8" w:rsidP="00863D6D">
      <w:pPr>
        <w:numPr>
          <w:ilvl w:val="0"/>
          <w:numId w:val="64"/>
        </w:numPr>
        <w:spacing w:after="240" w:line="276" w:lineRule="auto"/>
      </w:pPr>
      <w:r>
        <w:t xml:space="preserve">Security patches and compliance updates </w:t>
      </w:r>
      <w:proofErr w:type="gramStart"/>
      <w:r>
        <w:t>included</w:t>
      </w:r>
      <w:proofErr w:type="gramEnd"/>
    </w:p>
    <w:p w14:paraId="1ECA2C03" w14:textId="77777777" w:rsidR="006C24C8" w:rsidRDefault="006C24C8" w:rsidP="00863D6D">
      <w:pPr>
        <w:jc w:val="center"/>
        <w:rPr>
          <w:rFonts w:ascii="Times New Roman" w:eastAsia="Times New Roman" w:hAnsi="Times New Roman" w:cs="Times New Roman"/>
          <w:b/>
          <w:bCs/>
          <w:color w:val="000000"/>
          <w:lang w:eastAsia="en-GB"/>
        </w:rPr>
      </w:pPr>
      <w:r>
        <w:rPr>
          <w:noProof/>
        </w:rPr>
        <w:lastRenderedPageBreak/>
        <w:drawing>
          <wp:inline distT="114300" distB="114300" distL="114300" distR="114300" wp14:anchorId="789C73B5" wp14:editId="250FCE28">
            <wp:extent cx="3694955" cy="4215914"/>
            <wp:effectExtent l="0" t="0" r="0" b="0"/>
            <wp:docPr id="6" name="image5.png" descr="A diagram of a software projec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5.png" descr="A diagram of a software project&#10;&#10;Description automatically generated"/>
                    <pic:cNvPicPr preferRelativeResize="0"/>
                  </pic:nvPicPr>
                  <pic:blipFill>
                    <a:blip r:embed="rId16"/>
                    <a:srcRect/>
                    <a:stretch>
                      <a:fillRect/>
                    </a:stretch>
                  </pic:blipFill>
                  <pic:spPr>
                    <a:xfrm>
                      <a:off x="0" y="0"/>
                      <a:ext cx="3694955" cy="4215914"/>
                    </a:xfrm>
                    <a:prstGeom prst="rect">
                      <a:avLst/>
                    </a:prstGeom>
                    <a:ln/>
                  </pic:spPr>
                </pic:pic>
              </a:graphicData>
            </a:graphic>
          </wp:inline>
        </w:drawing>
      </w:r>
    </w:p>
    <w:p w14:paraId="4D07318D" w14:textId="77777777" w:rsidR="006C24C8" w:rsidRDefault="006C24C8" w:rsidP="006C24C8">
      <w:pPr>
        <w:pStyle w:val="Heading2"/>
        <w:keepNext w:val="0"/>
        <w:keepLines w:val="0"/>
        <w:spacing w:before="280"/>
      </w:pPr>
      <w:bookmarkStart w:id="88" w:name="_Toc195022066"/>
      <w:r>
        <w:t>RFP Submission Format and Requirements</w:t>
      </w:r>
      <w:bookmarkEnd w:id="88"/>
    </w:p>
    <w:p w14:paraId="2804CC7C" w14:textId="77777777" w:rsidR="006C24C8" w:rsidRDefault="006C24C8" w:rsidP="006C24C8">
      <w:pPr>
        <w:spacing w:before="240" w:after="240"/>
      </w:pPr>
      <w:r>
        <w:t>All proposals must be submitted in either PDF or Microsoft Word format and written in English using a clear, readable font. Submissions should be concise and focused, ideally not exceeding 20 pages, excluding annexes such as case studies or visual assets.</w:t>
      </w:r>
    </w:p>
    <w:p w14:paraId="5B2577DA" w14:textId="77777777" w:rsidR="006C24C8" w:rsidRDefault="006C24C8" w:rsidP="006C24C8">
      <w:pPr>
        <w:spacing w:before="240" w:after="240"/>
      </w:pPr>
      <w:r>
        <w:t xml:space="preserve">The proposal should begin with a brief executive summary, followed by an overview of the vendor’s company and relevant experience. A detailed description of the proposed solution, including its technical and functional capabilities, project timeline, pricing structure, and post-deployment support plan, must be included. Additional supporting materials such as </w:t>
      </w:r>
      <w:proofErr w:type="spellStart"/>
      <w:r>
        <w:t>mockups</w:t>
      </w:r>
      <w:proofErr w:type="spellEnd"/>
      <w:r>
        <w:t>, product walkthrough links, or client references are welcome but not mandatory.</w:t>
      </w:r>
    </w:p>
    <w:p w14:paraId="4773D8FC" w14:textId="77777777" w:rsidR="006C24C8" w:rsidRDefault="006C24C8" w:rsidP="006C24C8">
      <w:pPr>
        <w:spacing w:before="240" w:after="240"/>
      </w:pPr>
      <w:r>
        <w:t>ABB encourages clarity, professionalism, and structure that makes it easy to evaluate proposals side-by-side. All submissions must be complete and delivered by the deadline to be considered.</w:t>
      </w:r>
    </w:p>
    <w:p w14:paraId="42581FE0" w14:textId="77777777" w:rsidR="006C24C8" w:rsidRDefault="006C24C8" w:rsidP="006C24C8">
      <w:pPr>
        <w:pStyle w:val="Heading2"/>
        <w:keepNext w:val="0"/>
        <w:keepLines w:val="0"/>
        <w:spacing w:before="280"/>
      </w:pPr>
      <w:bookmarkStart w:id="89" w:name="_95ae3h1ffhn1" w:colFirst="0" w:colLast="0"/>
      <w:bookmarkStart w:id="90" w:name="_Toc195022067"/>
      <w:bookmarkEnd w:id="89"/>
      <w:r>
        <w:t>Additional Considerations</w:t>
      </w:r>
      <w:bookmarkEnd w:id="90"/>
    </w:p>
    <w:p w14:paraId="49CBB688" w14:textId="77777777" w:rsidR="006C24C8" w:rsidRDefault="006C24C8" w:rsidP="00863D6D">
      <w:pPr>
        <w:pStyle w:val="Heading3"/>
      </w:pPr>
      <w:bookmarkStart w:id="91" w:name="_pz74muvtjhqg" w:colFirst="0" w:colLast="0"/>
      <w:bookmarkStart w:id="92" w:name="_Toc195022068"/>
      <w:bookmarkEnd w:id="91"/>
      <w:r>
        <w:t xml:space="preserve">Intellectual </w:t>
      </w:r>
      <w:r w:rsidRPr="00863D6D">
        <w:t>Property</w:t>
      </w:r>
      <w:r>
        <w:t xml:space="preserve"> (IP)</w:t>
      </w:r>
      <w:bookmarkEnd w:id="92"/>
    </w:p>
    <w:p w14:paraId="2726574D" w14:textId="77777777" w:rsidR="006C24C8" w:rsidRDefault="006C24C8" w:rsidP="006C24C8">
      <w:pPr>
        <w:spacing w:before="240" w:after="240"/>
      </w:pPr>
      <w:r>
        <w:t>All custom code, configurations, and deliverables created for ABB as part of this project will become the intellectual property of ABB, unless otherwise negotiated in writing.</w:t>
      </w:r>
    </w:p>
    <w:p w14:paraId="04EFDAED" w14:textId="77777777" w:rsidR="006C24C8" w:rsidRDefault="006C24C8" w:rsidP="00863D6D">
      <w:pPr>
        <w:pStyle w:val="Heading3"/>
      </w:pPr>
      <w:bookmarkStart w:id="93" w:name="_h3ra5sabs6p3" w:colFirst="0" w:colLast="0"/>
      <w:bookmarkStart w:id="94" w:name="_Toc195022069"/>
      <w:bookmarkEnd w:id="93"/>
      <w:r w:rsidRPr="00863D6D">
        <w:lastRenderedPageBreak/>
        <w:t>Confidentiality</w:t>
      </w:r>
      <w:bookmarkEnd w:id="94"/>
    </w:p>
    <w:p w14:paraId="00AE6130" w14:textId="77777777" w:rsidR="006C24C8" w:rsidRDefault="006C24C8" w:rsidP="006C24C8">
      <w:pPr>
        <w:spacing w:before="240" w:after="240"/>
      </w:pPr>
      <w:r>
        <w:t>All information shared by ABB during this RFP process must remain confidential. Vendors are prohibited from sharing proposal content or ABB information with third parties without written consent.</w:t>
      </w:r>
    </w:p>
    <w:p w14:paraId="3CD30C8F" w14:textId="77777777" w:rsidR="006C24C8" w:rsidRDefault="006C24C8" w:rsidP="00863D6D">
      <w:pPr>
        <w:pStyle w:val="Heading3"/>
      </w:pPr>
      <w:bookmarkStart w:id="95" w:name="_ob9kejrfokyb" w:colFirst="0" w:colLast="0"/>
      <w:bookmarkStart w:id="96" w:name="_Toc195022070"/>
      <w:bookmarkEnd w:id="95"/>
      <w:r>
        <w:t xml:space="preserve">Budget </w:t>
      </w:r>
      <w:r w:rsidRPr="00863D6D">
        <w:t>Flexibility</w:t>
      </w:r>
      <w:bookmarkEnd w:id="96"/>
    </w:p>
    <w:p w14:paraId="0795A48B" w14:textId="77777777" w:rsidR="006C24C8" w:rsidRDefault="006C24C8" w:rsidP="006C24C8">
      <w:pPr>
        <w:spacing w:before="240" w:after="240"/>
      </w:pPr>
      <w:r>
        <w:t>ABB has provided a flexible budget estimate to encourage innovative solutions. Creative approaches that deliver strong ROI while meeting core needs are encouraged.</w:t>
      </w:r>
    </w:p>
    <w:p w14:paraId="12D6183A" w14:textId="77777777" w:rsidR="006C24C8" w:rsidRDefault="006C24C8" w:rsidP="00863D6D">
      <w:pPr>
        <w:pStyle w:val="Heading3"/>
      </w:pPr>
      <w:bookmarkStart w:id="97" w:name="_pm45hjsjtimc" w:colFirst="0" w:colLast="0"/>
      <w:bookmarkStart w:id="98" w:name="_Toc195022071"/>
      <w:bookmarkEnd w:id="97"/>
      <w:r>
        <w:t xml:space="preserve">Vendor </w:t>
      </w:r>
      <w:r w:rsidRPr="00863D6D">
        <w:t>Presentations</w:t>
      </w:r>
      <w:bookmarkEnd w:id="98"/>
    </w:p>
    <w:p w14:paraId="3A6C3799" w14:textId="77777777" w:rsidR="006C24C8" w:rsidRDefault="006C24C8" w:rsidP="006C24C8">
      <w:pPr>
        <w:spacing w:before="240" w:after="240"/>
      </w:pPr>
      <w:r>
        <w:t>Shortlisted vendors may be invited to present their solution virtually to ABB’s evaluation panel before final selection.</w:t>
      </w:r>
    </w:p>
    <w:p w14:paraId="649DA9D8" w14:textId="77777777" w:rsidR="006C24C8" w:rsidRDefault="006C24C8" w:rsidP="006C24C8">
      <w:pPr>
        <w:pStyle w:val="Heading2"/>
      </w:pPr>
      <w:bookmarkStart w:id="99" w:name="_iiagd47ikejq" w:colFirst="0" w:colLast="0"/>
      <w:bookmarkStart w:id="100" w:name="_Toc195022072"/>
      <w:bookmarkEnd w:id="99"/>
      <w:r>
        <w:t>Submission Guidelines</w:t>
      </w:r>
      <w:bookmarkEnd w:id="100"/>
    </w:p>
    <w:p w14:paraId="0F89A554" w14:textId="77777777" w:rsidR="006C24C8" w:rsidRDefault="006C24C8" w:rsidP="00863D6D">
      <w:pPr>
        <w:numPr>
          <w:ilvl w:val="0"/>
          <w:numId w:val="65"/>
        </w:numPr>
        <w:spacing w:before="240" w:line="276" w:lineRule="auto"/>
      </w:pPr>
      <w:r>
        <w:rPr>
          <w:b/>
        </w:rPr>
        <w:t>Submission Deadline:</w:t>
      </w:r>
      <w:r>
        <w:t xml:space="preserve"> May 10, </w:t>
      </w:r>
      <w:proofErr w:type="gramStart"/>
      <w:r>
        <w:t>2025</w:t>
      </w:r>
      <w:proofErr w:type="gramEnd"/>
      <w:r>
        <w:t xml:space="preserve"> by 5:00 PM AEST</w:t>
      </w:r>
    </w:p>
    <w:p w14:paraId="2E984389" w14:textId="77777777" w:rsidR="006C24C8" w:rsidRDefault="006C24C8" w:rsidP="00863D6D">
      <w:pPr>
        <w:numPr>
          <w:ilvl w:val="0"/>
          <w:numId w:val="65"/>
        </w:numPr>
        <w:spacing w:line="276" w:lineRule="auto"/>
      </w:pPr>
      <w:r>
        <w:rPr>
          <w:b/>
        </w:rPr>
        <w:t>Email Submissions To:</w:t>
      </w:r>
      <w:r>
        <w:t xml:space="preserve"> sheheryartariq@ymail.com</w:t>
      </w:r>
    </w:p>
    <w:p w14:paraId="2263A534" w14:textId="77777777" w:rsidR="006C24C8" w:rsidRDefault="006C24C8" w:rsidP="00863D6D">
      <w:pPr>
        <w:numPr>
          <w:ilvl w:val="0"/>
          <w:numId w:val="65"/>
        </w:numPr>
        <w:spacing w:after="240" w:line="276" w:lineRule="auto"/>
      </w:pPr>
      <w:r>
        <w:rPr>
          <w:b/>
        </w:rPr>
        <w:t>Subject Line Format:</w:t>
      </w:r>
      <w:r>
        <w:t xml:space="preserve"> </w:t>
      </w:r>
      <w:r>
        <w:rPr>
          <w:rFonts w:ascii="Roboto Mono" w:eastAsia="Roboto Mono" w:hAnsi="Roboto Mono" w:cs="Roboto Mono"/>
          <w:color w:val="188038"/>
        </w:rPr>
        <w:t>ABB_RFP_YourCompanyName.pdf</w:t>
      </w:r>
    </w:p>
    <w:p w14:paraId="63C58BD6" w14:textId="77777777" w:rsidR="006C24C8" w:rsidRDefault="006C24C8" w:rsidP="006C24C8">
      <w:pPr>
        <w:spacing w:before="240" w:after="240"/>
      </w:pPr>
      <w:r>
        <w:t>Late submissions may not be considered unless prior arrangements have been approved.</w:t>
      </w:r>
    </w:p>
    <w:p w14:paraId="2C9289AE" w14:textId="77777777" w:rsidR="006C24C8" w:rsidRDefault="006C24C8" w:rsidP="006C24C8">
      <w:pPr>
        <w:spacing w:before="240" w:after="240"/>
      </w:pPr>
      <w:r>
        <w:t>For any queries, please contact:</w:t>
      </w:r>
      <w:r>
        <w:br/>
        <w:t xml:space="preserve"> </w:t>
      </w:r>
      <w:proofErr w:type="spellStart"/>
      <w:r>
        <w:rPr>
          <w:b/>
        </w:rPr>
        <w:t>Sheheryar</w:t>
      </w:r>
      <w:proofErr w:type="spellEnd"/>
      <w:r>
        <w:rPr>
          <w:b/>
        </w:rPr>
        <w:t xml:space="preserve"> Tariq</w:t>
      </w:r>
      <w:r>
        <w:rPr>
          <w:b/>
        </w:rPr>
        <w:br/>
      </w:r>
      <w:r>
        <w:t xml:space="preserve"> Focal Point – Business Systems Procurement</w:t>
      </w:r>
      <w:r>
        <w:br/>
        <w:t xml:space="preserve"> 📞 +61 487 384 124</w:t>
      </w:r>
      <w:r>
        <w:br/>
        <w:t xml:space="preserve"> 📧 sheheryartariq@ymail.com</w:t>
      </w:r>
    </w:p>
    <w:p w14:paraId="0CB89222" w14:textId="77777777" w:rsidR="006C24C8" w:rsidRDefault="006C24C8" w:rsidP="006C24C8">
      <w:pPr>
        <w:spacing w:before="240" w:after="240"/>
      </w:pPr>
      <w:r>
        <w:t xml:space="preserve">All questions must be submitted by </w:t>
      </w:r>
      <w:r>
        <w:rPr>
          <w:b/>
        </w:rPr>
        <w:t>May 5, 2025</w:t>
      </w:r>
      <w:r>
        <w:t>. ABB will respond to all vendors with compiled answers to maintain fairness.</w:t>
      </w:r>
    </w:p>
    <w:p w14:paraId="7A7D00AA" w14:textId="1E89929C" w:rsidR="006C24C8" w:rsidRDefault="006C24C8" w:rsidP="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12EBFB87" w14:textId="1EDD3059" w:rsidR="00F238D1" w:rsidRPr="006C24C8" w:rsidRDefault="00F238D1" w:rsidP="006C24C8">
      <w:pPr>
        <w:pStyle w:val="Heading1"/>
        <w:rPr>
          <w:rFonts w:eastAsia="Times New Roman"/>
          <w:lang w:eastAsia="en-GB"/>
        </w:rPr>
      </w:pPr>
      <w:bookmarkStart w:id="101" w:name="_Toc195022073"/>
      <w:r w:rsidRPr="00080524">
        <w:rPr>
          <w:rFonts w:eastAsia="Times New Roman"/>
          <w:lang w:eastAsia="en-GB"/>
        </w:rPr>
        <w:lastRenderedPageBreak/>
        <w:t>Software Project Management Methodologies: Scrum vs. Waterfall</w:t>
      </w:r>
      <w:bookmarkEnd w:id="101"/>
    </w:p>
    <w:p w14:paraId="30787AB5" w14:textId="4EAA8813" w:rsidR="00F238D1" w:rsidRDefault="00F238D1" w:rsidP="00ED2432">
      <w:pPr>
        <w:pStyle w:val="Heading1"/>
        <w:rPr>
          <w:rFonts w:eastAsia="Times New Roman"/>
          <w:lang w:eastAsia="en-GB"/>
        </w:rPr>
      </w:pPr>
      <w:bookmarkStart w:id="102" w:name="_Toc195022074"/>
      <w:r>
        <w:rPr>
          <w:rFonts w:eastAsia="Times New Roman"/>
          <w:lang w:eastAsia="en-GB"/>
        </w:rPr>
        <w:t>Introduction</w:t>
      </w:r>
      <w:bookmarkEnd w:id="102"/>
    </w:p>
    <w:p w14:paraId="28260158" w14:textId="51B588FF" w:rsidR="00F238D1" w:rsidRDefault="00F238D1">
      <w:r w:rsidRPr="00F238D1">
        <w:t>The selection of suitable methodology for software projects determines the achievement of efficiency as well as quality and delivery timeliness. The widespread use of Scrum as an Agile methodology has coexisted with traditional Waterfall approaches in particular project situations. The report presents an overview of Agile thinking followed by an analysis of Scrum and Waterfall and it recommends evaluation factors to match projects with appropriate methodologies.</w:t>
      </w:r>
    </w:p>
    <w:p w14:paraId="2A7F8E20" w14:textId="77777777" w:rsidR="00F238D1" w:rsidRDefault="00F238D1"/>
    <w:p w14:paraId="08F12DB4" w14:textId="56E251D8" w:rsidR="00F238D1" w:rsidRDefault="00F238D1" w:rsidP="00ED2432">
      <w:pPr>
        <w:pStyle w:val="Heading1"/>
      </w:pPr>
      <w:bookmarkStart w:id="103" w:name="_Toc195022075"/>
      <w:r>
        <w:t>Overview of Agile Mindset</w:t>
      </w:r>
      <w:bookmarkEnd w:id="103"/>
    </w:p>
    <w:p w14:paraId="17562D37" w14:textId="77A8CE8A" w:rsidR="00ED2432" w:rsidRDefault="00ED2432" w:rsidP="00ED2432">
      <w:r w:rsidRPr="00ED2432">
        <w:t xml:space="preserve">Agile mindset places flexible operations alongside customer feedback loops alongside the importance of cooperation and progressive iterations.  Agile approaches emphasize quantity over strict adherence to plans </w:t>
      </w:r>
      <w:proofErr w:type="gramStart"/>
      <w:r w:rsidRPr="00ED2432">
        <w:t>in order to</w:t>
      </w:r>
      <w:proofErr w:type="gramEnd"/>
      <w:r w:rsidRPr="00ED2432">
        <w:t xml:space="preserve"> implement needed changes in project requirements. Agile  methodologies follow all principles mentioned in the Agile Manifesto</w:t>
      </w:r>
      <w:r>
        <w:t xml:space="preserve"> </w:t>
      </w:r>
      <w:r>
        <w:fldChar w:fldCharType="begin"/>
      </w:r>
      <w:r>
        <w:instrText xml:space="preserve"> ADDIN EN.CITE &lt;EndNote&gt;&lt;Cite&gt;&lt;Author&gt;Manifesto&lt;/Author&gt;&lt;Year&gt;2001&lt;/Year&gt;&lt;RecNum&gt;409&lt;/RecNum&gt;&lt;DisplayText&gt;(Manifesto, 2001)&lt;/DisplayText&gt;&lt;record&gt;&lt;rec-number&gt;409&lt;/rec-number&gt;&lt;foreign-keys&gt;&lt;key app="EN" db-id="vs22ve52q09zvjezpaexfxvu0afw0pzrt5dx" timestamp="1743685664"&gt;409&lt;/key&gt;&lt;/foreign-keys&gt;&lt;ref-type name="Journal Article"&gt;17&lt;/ref-type&gt;&lt;contributors&gt;&lt;authors&gt;&lt;author&gt;Manifesto, Agile&lt;/author&gt;&lt;/authors&gt;&lt;/contributors&gt;&lt;titles&gt;&lt;title&gt;Manifesto for agile software development&lt;/title&gt;&lt;/titles&gt;&lt;dates&gt;&lt;year&gt;2001&lt;/year&gt;&lt;/dates&gt;&lt;urls&gt;&lt;/urls&gt;&lt;/record&gt;&lt;/Cite&gt;&lt;/EndNote&gt;</w:instrText>
      </w:r>
      <w:r>
        <w:fldChar w:fldCharType="separate"/>
      </w:r>
      <w:r>
        <w:rPr>
          <w:noProof/>
        </w:rPr>
        <w:t>(Manifesto, 2001)</w:t>
      </w:r>
      <w:r>
        <w:fldChar w:fldCharType="end"/>
      </w:r>
      <w:r>
        <w:t xml:space="preserve"> which prioritizes:</w:t>
      </w:r>
    </w:p>
    <w:p w14:paraId="60115F0F" w14:textId="77777777" w:rsidR="00ED2432" w:rsidRDefault="00ED2432" w:rsidP="00ED2432"/>
    <w:p w14:paraId="534F23AB" w14:textId="639E9BA2" w:rsidR="00ED2432" w:rsidRDefault="00ED2432" w:rsidP="00C30C5F">
      <w:pPr>
        <w:pStyle w:val="ListParagraph"/>
        <w:numPr>
          <w:ilvl w:val="0"/>
          <w:numId w:val="8"/>
        </w:numPr>
      </w:pPr>
      <w:r>
        <w:t>Individuals and interactions over processes and tools.</w:t>
      </w:r>
    </w:p>
    <w:p w14:paraId="234E85B1" w14:textId="57E2A465" w:rsidR="00ED2432" w:rsidRDefault="00ED2432" w:rsidP="00C30C5F">
      <w:pPr>
        <w:pStyle w:val="ListParagraph"/>
        <w:numPr>
          <w:ilvl w:val="0"/>
          <w:numId w:val="8"/>
        </w:numPr>
      </w:pPr>
      <w:r>
        <w:t>Working software over comprehensive documentation.</w:t>
      </w:r>
    </w:p>
    <w:p w14:paraId="3C15C826" w14:textId="12544DE1" w:rsidR="00ED2432" w:rsidRDefault="00ED2432" w:rsidP="00C30C5F">
      <w:pPr>
        <w:pStyle w:val="ListParagraph"/>
        <w:numPr>
          <w:ilvl w:val="0"/>
          <w:numId w:val="8"/>
        </w:numPr>
      </w:pPr>
      <w:r>
        <w:t>Customer collaboration over contract negotiation.</w:t>
      </w:r>
    </w:p>
    <w:p w14:paraId="06E9C922" w14:textId="21119AE6" w:rsidR="00ED2432" w:rsidRDefault="00ED2432" w:rsidP="00C30C5F">
      <w:pPr>
        <w:pStyle w:val="ListParagraph"/>
        <w:numPr>
          <w:ilvl w:val="0"/>
          <w:numId w:val="8"/>
        </w:numPr>
      </w:pPr>
      <w:r>
        <w:t>Responding to change over following a plan.</w:t>
      </w:r>
    </w:p>
    <w:p w14:paraId="7826545F" w14:textId="77777777" w:rsidR="00ED2432" w:rsidRDefault="00ED2432" w:rsidP="00ED2432"/>
    <w:p w14:paraId="4DCE4B27" w14:textId="77777777" w:rsidR="00ED2432" w:rsidRDefault="00ED2432">
      <w:r w:rsidRPr="00ED2432">
        <w:t>Teams under the Agile system develop continuous improvement practices while delivering software in smaller stages rather than as a complete whole and learning to adapt their work through ongoing feedback.</w:t>
      </w:r>
    </w:p>
    <w:p w14:paraId="114543C5" w14:textId="77777777" w:rsidR="00ED2432" w:rsidRDefault="00ED2432"/>
    <w:p w14:paraId="1AF38DDE" w14:textId="40A6AA40" w:rsidR="00ED2432" w:rsidRDefault="00ED2432">
      <w:r>
        <w:rPr>
          <w:noProof/>
        </w:rPr>
        <w:drawing>
          <wp:inline distT="0" distB="0" distL="0" distR="0" wp14:anchorId="3EB617D5" wp14:editId="54DE370F">
            <wp:extent cx="2822713" cy="2822713"/>
            <wp:effectExtent l="0" t="0" r="0" b="0"/>
            <wp:docPr id="213173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33786" name="Picture 213173378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3320" cy="2843320"/>
                    </a:xfrm>
                    <a:prstGeom prst="rect">
                      <a:avLst/>
                    </a:prstGeom>
                  </pic:spPr>
                </pic:pic>
              </a:graphicData>
            </a:graphic>
          </wp:inline>
        </w:drawing>
      </w:r>
    </w:p>
    <w:p w14:paraId="7868EFFC" w14:textId="77777777" w:rsidR="00ED2432" w:rsidRDefault="00ED2432" w:rsidP="00ED2432"/>
    <w:p w14:paraId="14B489F0" w14:textId="77777777" w:rsidR="00ED2432" w:rsidRDefault="00ED2432"/>
    <w:p w14:paraId="798400F1" w14:textId="471DF32F" w:rsidR="00ED2432" w:rsidRDefault="00FE6E15" w:rsidP="00FE6E15">
      <w:pPr>
        <w:pStyle w:val="Heading1"/>
      </w:pPr>
      <w:bookmarkStart w:id="104" w:name="_Toc195022076"/>
      <w:r>
        <w:t>Scrum Process Vs Waterfall</w:t>
      </w:r>
      <w:bookmarkEnd w:id="104"/>
    </w:p>
    <w:p w14:paraId="789081A7" w14:textId="77777777" w:rsidR="008E3F4E" w:rsidRDefault="00FE6E15" w:rsidP="00FE6E15">
      <w:pPr>
        <w:pStyle w:val="Heading2"/>
      </w:pPr>
      <w:bookmarkStart w:id="105" w:name="_Toc195022077"/>
      <w:r>
        <w:t>Scrum Process</w:t>
      </w:r>
      <w:bookmarkEnd w:id="105"/>
    </w:p>
    <w:p w14:paraId="3A7FA521" w14:textId="77777777" w:rsidR="00C30C5F" w:rsidRDefault="00B21BA8" w:rsidP="00B21BA8">
      <w:r w:rsidRPr="00B21BA8">
        <w:t xml:space="preserve">The agile proposal continues with the Scrum method which aims to define according to </w:t>
      </w:r>
      <w:r>
        <w:fldChar w:fldCharType="begin"/>
      </w:r>
      <w:r>
        <w:instrText xml:space="preserve"> ADDIN EN.CITE &lt;EndNote&gt;&lt;Cite&gt;&lt;Author&gt;Schwaber&lt;/Author&gt;&lt;Year&gt;2001&lt;/Year&gt;&lt;RecNum&gt;410&lt;/RecNum&gt;&lt;DisplayText&gt;(Schwaber &amp;amp; Beedle, 2001)&lt;/DisplayText&gt;&lt;record&gt;&lt;rec-number&gt;410&lt;/rec-number&gt;&lt;foreign-keys&gt;&lt;key app="EN" db-id="vs22ve52q09zvjezpaexfxvu0afw0pzrt5dx" timestamp="1743687918"&gt;410&lt;/key&gt;&lt;/foreign-keys&gt;&lt;ref-type name="Book"&gt;6&lt;/ref-type&gt;&lt;contributors&gt;&lt;authors&gt;&lt;author&gt;Schwaber, Ken&lt;/author&gt;&lt;author&gt;Beedle, Mike&lt;/author&gt;&lt;/authors&gt;&lt;/contributors&gt;&lt;titles&gt;&lt;title&gt;Agile software development with Scrum&lt;/title&gt;&lt;/titles&gt;&lt;dates&gt;&lt;year&gt;2001&lt;/year&gt;&lt;/dates&gt;&lt;publisher&gt;Prentice Hall PTR&lt;/publisher&gt;&lt;isbn&gt;0130676349&lt;/isbn&gt;&lt;urls&gt;&lt;/urls&gt;&lt;/record&gt;&lt;/Cite&gt;&lt;/EndNote&gt;</w:instrText>
      </w:r>
      <w:r>
        <w:fldChar w:fldCharType="separate"/>
      </w:r>
      <w:r>
        <w:rPr>
          <w:noProof/>
        </w:rPr>
        <w:t>(Schwaber &amp; Beedle, 2001)</w:t>
      </w:r>
      <w:r>
        <w:fldChar w:fldCharType="end"/>
      </w:r>
      <w:r w:rsidRPr="00B21BA8">
        <w:t xml:space="preserve"> the project process that focuses primarily on individuals. </w:t>
      </w:r>
    </w:p>
    <w:p w14:paraId="799946AB" w14:textId="708DAAEA" w:rsidR="00C30C5F" w:rsidRDefault="00C30C5F" w:rsidP="00C30C5F">
      <w:r>
        <w:t xml:space="preserve">The principles of Scrum originated from Jeff Sutherland Ken </w:t>
      </w:r>
      <w:proofErr w:type="spellStart"/>
      <w:r>
        <w:t>Schwaber</w:t>
      </w:r>
      <w:proofErr w:type="spellEnd"/>
      <w:r>
        <w:t xml:space="preserve"> and Mike Beedle through six foundational characteristics </w:t>
      </w:r>
      <w:r>
        <w:fldChar w:fldCharType="begin"/>
      </w:r>
      <w:r>
        <w:instrText xml:space="preserve"> ADDIN EN.CITE &lt;EndNote&gt;&lt;Cite&gt;&lt;Author&gt;De Carvalho&lt;/Author&gt;&lt;Year&gt;2011&lt;/Year&gt;&lt;RecNum&gt;411&lt;/RecNum&gt;&lt;DisplayText&gt;(De Carvalho &amp;amp; Mello, 2011)&lt;/DisplayText&gt;&lt;record&gt;&lt;rec-number&gt;411&lt;/rec-number&gt;&lt;foreign-keys&gt;&lt;key app="EN" db-id="vs22ve52q09zvjezpaexfxvu0afw0pzrt5dx" timestamp="1743688270"&gt;411&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urls&gt;&lt;/record&gt;&lt;/Cite&gt;&lt;/EndNote&gt;</w:instrText>
      </w:r>
      <w:r>
        <w:fldChar w:fldCharType="separate"/>
      </w:r>
      <w:r>
        <w:rPr>
          <w:noProof/>
        </w:rPr>
        <w:t>(De Carvalho &amp; Mello, 2011)</w:t>
      </w:r>
      <w:r>
        <w:fldChar w:fldCharType="end"/>
      </w:r>
      <w:r>
        <w:t>.</w:t>
      </w:r>
    </w:p>
    <w:p w14:paraId="083906FC" w14:textId="07DA5058" w:rsidR="00C30C5F" w:rsidRDefault="00C30C5F" w:rsidP="00C30C5F">
      <w:pPr>
        <w:pStyle w:val="ListParagraph"/>
        <w:numPr>
          <w:ilvl w:val="0"/>
          <w:numId w:val="7"/>
        </w:numPr>
      </w:pPr>
      <w:r>
        <w:t>Result flexibility</w:t>
      </w:r>
    </w:p>
    <w:p w14:paraId="0ECDA494" w14:textId="4C377D9A" w:rsidR="00C30C5F" w:rsidRDefault="00C30C5F" w:rsidP="00C30C5F">
      <w:pPr>
        <w:pStyle w:val="ListParagraph"/>
        <w:numPr>
          <w:ilvl w:val="0"/>
          <w:numId w:val="7"/>
        </w:numPr>
      </w:pPr>
      <w:r>
        <w:t>Deadline flexibility</w:t>
      </w:r>
    </w:p>
    <w:p w14:paraId="022F69A2" w14:textId="2D55B618" w:rsidR="00C30C5F" w:rsidRDefault="00C30C5F" w:rsidP="00C30C5F">
      <w:pPr>
        <w:pStyle w:val="ListParagraph"/>
        <w:numPr>
          <w:ilvl w:val="0"/>
          <w:numId w:val="7"/>
        </w:numPr>
      </w:pPr>
      <w:r>
        <w:t>Small teams</w:t>
      </w:r>
    </w:p>
    <w:p w14:paraId="6FF4113D" w14:textId="466860C8" w:rsidR="00C30C5F" w:rsidRDefault="00C30C5F" w:rsidP="00C30C5F">
      <w:pPr>
        <w:pStyle w:val="ListParagraph"/>
        <w:numPr>
          <w:ilvl w:val="0"/>
          <w:numId w:val="7"/>
        </w:numPr>
      </w:pPr>
      <w:r>
        <w:t>Frequent reviews</w:t>
      </w:r>
    </w:p>
    <w:p w14:paraId="01464382" w14:textId="4F9FF434" w:rsidR="00C30C5F" w:rsidRDefault="00C30C5F" w:rsidP="00C30C5F">
      <w:pPr>
        <w:pStyle w:val="ListParagraph"/>
        <w:numPr>
          <w:ilvl w:val="0"/>
          <w:numId w:val="7"/>
        </w:numPr>
      </w:pPr>
      <w:r>
        <w:t>Cooperation</w:t>
      </w:r>
    </w:p>
    <w:p w14:paraId="4226DA2B" w14:textId="5D48F9D0" w:rsidR="00FE6AD9" w:rsidRDefault="00C30C5F" w:rsidP="00C30C5F">
      <w:pPr>
        <w:pStyle w:val="ListParagraph"/>
        <w:numPr>
          <w:ilvl w:val="0"/>
          <w:numId w:val="7"/>
        </w:numPr>
      </w:pPr>
      <w:r>
        <w:t xml:space="preserve">Object </w:t>
      </w:r>
      <w:proofErr w:type="gramStart"/>
      <w:r>
        <w:t>orientation</w:t>
      </w:r>
      <w:proofErr w:type="gramEnd"/>
    </w:p>
    <w:p w14:paraId="144F02A6" w14:textId="77777777" w:rsidR="00FE6AD9" w:rsidRDefault="00FE6AD9" w:rsidP="00FE6AD9"/>
    <w:p w14:paraId="78818D29" w14:textId="345F5E67" w:rsidR="00FE6AD9" w:rsidRDefault="00FE6AD9" w:rsidP="00FE6AD9">
      <w:r>
        <w:rPr>
          <w:noProof/>
        </w:rPr>
        <w:drawing>
          <wp:inline distT="0" distB="0" distL="0" distR="0" wp14:anchorId="49B56E35" wp14:editId="713D4DE0">
            <wp:extent cx="5731510" cy="3820795"/>
            <wp:effectExtent l="0" t="0" r="0" b="1905"/>
            <wp:docPr id="175762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9176" name="Picture 175762917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4324F56" w14:textId="77777777" w:rsidR="004907F4" w:rsidRDefault="004907F4">
      <w:pPr>
        <w:rPr>
          <w:rFonts w:asciiTheme="majorHAnsi" w:eastAsiaTheme="majorEastAsia" w:hAnsiTheme="majorHAnsi" w:cstheme="majorBidi"/>
          <w:color w:val="0F4761" w:themeColor="accent1" w:themeShade="BF"/>
          <w:sz w:val="32"/>
          <w:szCs w:val="32"/>
        </w:rPr>
      </w:pPr>
      <w:r>
        <w:br w:type="page"/>
      </w:r>
    </w:p>
    <w:p w14:paraId="10FD10CA" w14:textId="4BE3FB73" w:rsidR="003F4FCB" w:rsidRDefault="003F4FCB" w:rsidP="003F4FCB">
      <w:pPr>
        <w:pStyle w:val="Heading2"/>
      </w:pPr>
      <w:bookmarkStart w:id="106" w:name="_Toc195022078"/>
      <w:r>
        <w:lastRenderedPageBreak/>
        <w:t>Waterfall</w:t>
      </w:r>
      <w:bookmarkEnd w:id="106"/>
    </w:p>
    <w:p w14:paraId="3E791E34" w14:textId="74387E54" w:rsidR="0017751A" w:rsidRDefault="0017751A" w:rsidP="0017751A">
      <w:pPr>
        <w:rPr>
          <w:rStyle w:val="apple-converted-space"/>
        </w:rPr>
      </w:pPr>
      <w:r w:rsidRPr="0017751A">
        <w:t xml:space="preserve">The System Development Life Cycle (SDLC) contains Waterfall method as one of its techniques which follows sequential workflow with no exception to complete the present stage before starting the next step. Each phase can receive maximum focus because there is </w:t>
      </w:r>
      <w:proofErr w:type="spellStart"/>
      <w:r w:rsidRPr="0017751A">
        <w:t>nonexisting</w:t>
      </w:r>
      <w:proofErr w:type="spellEnd"/>
      <w:r w:rsidRPr="0017751A">
        <w:t xml:space="preserve"> parallel work during the process</w:t>
      </w:r>
      <w:r w:rsidR="008D60BA">
        <w:t xml:space="preserve"> </w:t>
      </w:r>
      <w:r w:rsidR="001F08AB">
        <w:fldChar w:fldCharType="begin"/>
      </w:r>
      <w:r w:rsidR="001F08AB">
        <w:instrText xml:space="preserve"> ADDIN EN.CITE &lt;EndNote&gt;&lt;Cite&gt;&lt;Author&gt;Adenowo&lt;/Author&gt;&lt;Year&gt;2013&lt;/Year&gt;&lt;RecNum&gt;412&lt;/RecNum&gt;&lt;DisplayText&gt;(Adenowo &amp;amp; Adenowo, 2013)&lt;/DisplayText&gt;&lt;record&gt;&lt;rec-number&gt;412&lt;/rec-number&gt;&lt;foreign-keys&gt;&lt;key app="EN" db-id="vs22ve52q09zvjezpaexfxvu0afw0pzrt5dx" timestamp="1743689850"&gt;412&lt;/key&gt;&lt;/foreign-keys&gt;&lt;ref-type name="Journal Article"&gt;17&lt;/ref-type&gt;&lt;contributors&gt;&lt;authors&gt;&lt;author&gt;Adenowo, Adetokunbo AA&lt;/author&gt;&lt;author&gt;Adenowo, Basirat A&lt;/author&gt;&lt;/authors&gt;&lt;/contributors&gt;&lt;titles&gt;&lt;title&gt;Software engineering methodologies: a review of the waterfall model and object-oriented approach&lt;/title&gt;&lt;secondary-title&gt;International Journal of Scientific &amp;amp; Engineering Research&lt;/secondary-title&gt;&lt;/titles&gt;&lt;periodical&gt;&lt;full-title&gt;International Journal of Scientific &amp;amp; Engineering Research&lt;/full-title&gt;&lt;/periodical&gt;&lt;pages&gt;427-434&lt;/pages&gt;&lt;volume&gt;4&lt;/volume&gt;&lt;number&gt;7&lt;/number&gt;&lt;dates&gt;&lt;year&gt;2013&lt;/year&gt;&lt;/dates&gt;&lt;urls&gt;&lt;/urls&gt;&lt;/record&gt;&lt;/Cite&gt;&lt;/EndNote&gt;</w:instrText>
      </w:r>
      <w:r w:rsidR="001F08AB">
        <w:fldChar w:fldCharType="separate"/>
      </w:r>
      <w:r w:rsidR="001F08AB">
        <w:rPr>
          <w:noProof/>
        </w:rPr>
        <w:t>(Adenowo &amp; Adenowo, 2013)</w:t>
      </w:r>
      <w:r w:rsidR="001F08AB">
        <w:fldChar w:fldCharType="end"/>
      </w:r>
      <w:r w:rsidRPr="0017751A">
        <w:t>.</w:t>
      </w:r>
      <w:r>
        <w:rPr>
          <w:rStyle w:val="apple-converted-space"/>
        </w:rPr>
        <w:t> </w:t>
      </w:r>
    </w:p>
    <w:p w14:paraId="66EB1D44" w14:textId="77777777" w:rsidR="004907F4" w:rsidRDefault="004907F4" w:rsidP="0017751A"/>
    <w:p w14:paraId="11B53A36" w14:textId="77777777" w:rsidR="004907F4" w:rsidRDefault="004907F4" w:rsidP="003F4FCB">
      <w:r>
        <w:fldChar w:fldCharType="begin"/>
      </w:r>
      <w:r>
        <w:instrText xml:space="preserve"> INCLUDEPICTURE "/Users/sharda/Library/Group Containers/UBF8T346G9.ms/WebArchiveCopyPasteTempFiles/com.microsoft.Word/6491a872e80308db4e9759b4_waterfall_methodology_example_49kw.png" \* MERGEFORMATINET </w:instrText>
      </w:r>
      <w:r>
        <w:fldChar w:fldCharType="separate"/>
      </w:r>
      <w:r>
        <w:rPr>
          <w:noProof/>
        </w:rPr>
        <w:drawing>
          <wp:inline distT="0" distB="0" distL="0" distR="0" wp14:anchorId="7F5E1CAE" wp14:editId="1CBC89BF">
            <wp:extent cx="5731510" cy="3194050"/>
            <wp:effectExtent l="0" t="0" r="0" b="6350"/>
            <wp:docPr id="475345238"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tering the Waterfall Methodology: An In-Depth Look | Motio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194050"/>
                    </a:xfrm>
                    <a:prstGeom prst="rect">
                      <a:avLst/>
                    </a:prstGeom>
                    <a:noFill/>
                    <a:ln>
                      <a:noFill/>
                    </a:ln>
                  </pic:spPr>
                </pic:pic>
              </a:graphicData>
            </a:graphic>
          </wp:inline>
        </w:drawing>
      </w:r>
      <w:r>
        <w:fldChar w:fldCharType="end"/>
      </w:r>
    </w:p>
    <w:p w14:paraId="67523A3C" w14:textId="77777777" w:rsidR="00AF6148" w:rsidRDefault="00AF6148" w:rsidP="003F4FCB"/>
    <w:p w14:paraId="243DEC6A" w14:textId="67BAC548" w:rsidR="00FE6E15" w:rsidRDefault="00F5091C" w:rsidP="00F5091C">
      <w:pPr>
        <w:pStyle w:val="Heading1"/>
      </w:pPr>
      <w:bookmarkStart w:id="107" w:name="_Toc195022079"/>
      <w:r>
        <w:t>Scrum Vs Waterfall</w:t>
      </w:r>
      <w:bookmarkEnd w:id="107"/>
    </w:p>
    <w:p w14:paraId="4974D9BE" w14:textId="353B80B9" w:rsidR="00F5091C" w:rsidRDefault="00F5091C" w:rsidP="00F5091C">
      <w:pPr>
        <w:pStyle w:val="Heading2"/>
      </w:pPr>
      <w:bookmarkStart w:id="108" w:name="_Toc195022080"/>
      <w:r>
        <w:t>When to use Scrum</w:t>
      </w:r>
      <w:bookmarkEnd w:id="108"/>
    </w:p>
    <w:p w14:paraId="6434570A" w14:textId="2A4A8AC2" w:rsidR="00381F23" w:rsidRDefault="00C72E7E" w:rsidP="00381F23">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fldChar w:fldCharType="begin"/>
      </w:r>
      <w:r>
        <w:rPr>
          <w:rFonts w:ascii="Times New Roman" w:eastAsia="Times New Roman" w:hAnsi="Times New Roman" w:cs="Times New Roman"/>
          <w:color w:val="000000"/>
          <w:sz w:val="18"/>
          <w:szCs w:val="18"/>
          <w:lang w:eastAsia="en-GB"/>
        </w:rPr>
        <w:instrText xml:space="preserve"> ADDIN EN.CITE &lt;EndNote&gt;&lt;Cite&gt;&lt;Author&gt;Rodríguez&lt;/Author&gt;&lt;Year&gt;2019&lt;/Year&gt;&lt;RecNum&gt;413&lt;/RecNum&gt;&lt;DisplayText&gt;(Rodríguez et al., 2019)&lt;/DisplayText&gt;&lt;record&gt;&lt;rec-number&gt;413&lt;/rec-number&gt;&lt;foreign-keys&gt;&lt;key app="EN" db-id="vs22ve52q09zvjezpaexfxvu0afw0pzrt5dx" timestamp="1743761395"&gt;413&lt;/key&gt;&lt;/foreign-keys&gt;&lt;ref-type name="Book Section"&gt;5&lt;/ref-type&gt;&lt;contributors&gt;&lt;authors&gt;&lt;author&gt;Rodríguez, Pilar&lt;/author&gt;&lt;author&gt;Mäntylä, Mika&lt;/author&gt;&lt;author&gt;Oivo, Markku&lt;/author&gt;&lt;author&gt;Lwakatare, Lucy Ellen&lt;/author&gt;&lt;author&gt;Seppänen, Pertti&lt;/author&gt;&lt;author&gt;Kuvaja, Pasi&lt;/author&gt;&lt;/authors&gt;&lt;/contributors&gt;&lt;titles&gt;&lt;title&gt;Advances in using agile and lean processes for software development&lt;/title&gt;&lt;secondary-title&gt;Advances in computers&lt;/secondary-title&gt;&lt;/titles&gt;&lt;pages&gt;135-224&lt;/pages&gt;&lt;volume&gt;113&lt;/volume&gt;&lt;dates&gt;&lt;year&gt;2019&lt;/year&gt;&lt;/dates&gt;&lt;publisher&gt;Elsevier&lt;/publisher&gt;&lt;isbn&gt;0065-2458&lt;/isbn&gt;&lt;urls&gt;&lt;/urls&gt;&lt;/record&gt;&lt;/Cite&gt;&lt;/EndNote&gt;</w:instrText>
      </w:r>
      <w:r>
        <w:rPr>
          <w:rFonts w:ascii="Times New Roman" w:eastAsia="Times New Roman" w:hAnsi="Times New Roman" w:cs="Times New Roman"/>
          <w:color w:val="000000"/>
          <w:sz w:val="18"/>
          <w:szCs w:val="18"/>
          <w:lang w:eastAsia="en-GB"/>
        </w:rPr>
        <w:fldChar w:fldCharType="separate"/>
      </w:r>
      <w:r>
        <w:rPr>
          <w:rFonts w:ascii="Times New Roman" w:eastAsia="Times New Roman" w:hAnsi="Times New Roman" w:cs="Times New Roman"/>
          <w:noProof/>
          <w:color w:val="000000"/>
          <w:sz w:val="18"/>
          <w:szCs w:val="18"/>
          <w:lang w:eastAsia="en-GB"/>
        </w:rPr>
        <w:t>(Rodríguez et al., 2019)</w:t>
      </w:r>
      <w:r>
        <w:rPr>
          <w:rFonts w:ascii="Times New Roman" w:eastAsia="Times New Roman" w:hAnsi="Times New Roman" w:cs="Times New Roman"/>
          <w:color w:val="000000"/>
          <w:sz w:val="18"/>
          <w:szCs w:val="18"/>
          <w:lang w:eastAsia="en-GB"/>
        </w:rPr>
        <w:fldChar w:fldCharType="end"/>
      </w:r>
      <w:r w:rsidR="00381F23" w:rsidRPr="00381F23">
        <w:rPr>
          <w:rFonts w:ascii="Times New Roman" w:eastAsia="Times New Roman" w:hAnsi="Times New Roman" w:cs="Times New Roman"/>
          <w:color w:val="000000"/>
          <w:sz w:val="18"/>
          <w:szCs w:val="18"/>
          <w:lang w:eastAsia="en-GB"/>
        </w:rPr>
        <w:t xml:space="preserve"> explains that Scrum contains events and artifacts which form the base structure of its methodology while integrating fundamental elements from the agile methodology theoretical foundation about communication and flexibility and continuous checking.</w:t>
      </w:r>
    </w:p>
    <w:p w14:paraId="4E9BCC90" w14:textId="77777777" w:rsidR="00381F23" w:rsidRDefault="00381F23" w:rsidP="00381F23">
      <w:pPr>
        <w:rPr>
          <w:rFonts w:ascii="Times New Roman" w:eastAsia="Times New Roman" w:hAnsi="Times New Roman" w:cs="Times New Roman"/>
          <w:color w:val="000000"/>
          <w:sz w:val="18"/>
          <w:szCs w:val="18"/>
          <w:lang w:eastAsia="en-GB"/>
        </w:rPr>
      </w:pPr>
    </w:p>
    <w:p w14:paraId="28109420" w14:textId="3DE59B16" w:rsidR="00535E6B" w:rsidRDefault="00381F23">
      <w:r w:rsidRPr="00381F23">
        <w:rPr>
          <w:rFonts w:ascii="Times New Roman" w:eastAsia="Times New Roman" w:hAnsi="Times New Roman" w:cs="Times New Roman"/>
          <w:color w:val="000000"/>
          <w:sz w:val="18"/>
          <w:szCs w:val="18"/>
          <w:lang w:eastAsia="en-GB"/>
        </w:rPr>
        <w:t xml:space="preserve">The development methodologies of larger entities ensure quality throughout the development project. The selection of development methodology </w:t>
      </w:r>
      <w:proofErr w:type="gramStart"/>
      <w:r w:rsidRPr="00381F23">
        <w:rPr>
          <w:rFonts w:ascii="Times New Roman" w:eastAsia="Times New Roman" w:hAnsi="Times New Roman" w:cs="Times New Roman"/>
          <w:color w:val="000000"/>
          <w:sz w:val="18"/>
          <w:szCs w:val="18"/>
          <w:lang w:eastAsia="en-GB"/>
        </w:rPr>
        <w:t>depends  on</w:t>
      </w:r>
      <w:proofErr w:type="gramEnd"/>
      <w:r w:rsidRPr="00381F23">
        <w:rPr>
          <w:rFonts w:ascii="Times New Roman" w:eastAsia="Times New Roman" w:hAnsi="Times New Roman" w:cs="Times New Roman"/>
          <w:color w:val="000000"/>
          <w:sz w:val="18"/>
          <w:szCs w:val="18"/>
          <w:lang w:eastAsia="en-GB"/>
        </w:rPr>
        <w:t xml:space="preserve"> how well it will integrate into the system which programmers create. The restriction hampers the </w:t>
      </w:r>
      <w:proofErr w:type="gramStart"/>
      <w:r w:rsidRPr="00381F23">
        <w:rPr>
          <w:rFonts w:ascii="Times New Roman" w:eastAsia="Times New Roman" w:hAnsi="Times New Roman" w:cs="Times New Roman"/>
          <w:color w:val="000000"/>
          <w:sz w:val="18"/>
          <w:szCs w:val="18"/>
          <w:lang w:eastAsia="en-GB"/>
        </w:rPr>
        <w:t>development  team</w:t>
      </w:r>
      <w:proofErr w:type="gramEnd"/>
      <w:r w:rsidRPr="00381F23">
        <w:rPr>
          <w:rFonts w:ascii="Times New Roman" w:eastAsia="Times New Roman" w:hAnsi="Times New Roman" w:cs="Times New Roman"/>
          <w:color w:val="000000"/>
          <w:sz w:val="18"/>
          <w:szCs w:val="18"/>
          <w:lang w:eastAsia="en-GB"/>
        </w:rPr>
        <w:t xml:space="preserve"> from selecting suitable development approaches that could further affect the overall project duration. The software development team </w:t>
      </w:r>
      <w:proofErr w:type="gramStart"/>
      <w:r w:rsidRPr="00381F23">
        <w:rPr>
          <w:rFonts w:ascii="Times New Roman" w:eastAsia="Times New Roman" w:hAnsi="Times New Roman" w:cs="Times New Roman"/>
          <w:color w:val="000000"/>
          <w:sz w:val="18"/>
          <w:szCs w:val="18"/>
          <w:lang w:eastAsia="en-GB"/>
        </w:rPr>
        <w:t>stays  focused</w:t>
      </w:r>
      <w:proofErr w:type="gramEnd"/>
      <w:r w:rsidRPr="00381F23">
        <w:rPr>
          <w:rFonts w:ascii="Times New Roman" w:eastAsia="Times New Roman" w:hAnsi="Times New Roman" w:cs="Times New Roman"/>
          <w:color w:val="000000"/>
          <w:sz w:val="18"/>
          <w:szCs w:val="18"/>
          <w:lang w:eastAsia="en-GB"/>
        </w:rPr>
        <w:t xml:space="preserve"> on their schedule to deliver software on time while achieving all product requirements. The development of high-quality  products is an extensive challenge to organizations</w:t>
      </w:r>
      <w:r w:rsidR="00842889">
        <w:rPr>
          <w:rFonts w:ascii="Times New Roman" w:eastAsia="Times New Roman" w:hAnsi="Times New Roman" w:cs="Times New Roman"/>
          <w:color w:val="000000"/>
          <w:sz w:val="18"/>
          <w:szCs w:val="18"/>
          <w:lang w:eastAsia="en-GB"/>
        </w:rPr>
        <w:t xml:space="preserve"> </w:t>
      </w:r>
      <w:r w:rsidR="00842889">
        <w:rPr>
          <w:rFonts w:ascii="Times New Roman" w:eastAsia="Times New Roman" w:hAnsi="Times New Roman" w:cs="Times New Roman"/>
          <w:color w:val="000000"/>
          <w:sz w:val="18"/>
          <w:szCs w:val="18"/>
          <w:lang w:eastAsia="en-GB"/>
        </w:rPr>
        <w:fldChar w:fldCharType="begin"/>
      </w:r>
      <w:r w:rsidR="00842889">
        <w:rPr>
          <w:rFonts w:ascii="Times New Roman" w:eastAsia="Times New Roman" w:hAnsi="Times New Roman" w:cs="Times New Roman"/>
          <w:color w:val="000000"/>
          <w:sz w:val="18"/>
          <w:szCs w:val="18"/>
          <w:lang w:eastAsia="en-GB"/>
        </w:rPr>
        <w:instrText xml:space="preserve"> ADDIN EN.CITE &lt;EndNote&gt;&lt;Cite&gt;&lt;Author&gt;Beck&lt;/Author&gt;&lt;Year&gt;2001&lt;/Year&gt;&lt;RecNum&gt;414&lt;/RecNum&gt;&lt;DisplayText&gt;(Beck et al., 2001)&lt;/DisplayText&gt;&lt;record&gt;&lt;rec-number&gt;414&lt;/rec-number&gt;&lt;foreign-keys&gt;&lt;key app="EN" db-id="vs22ve52q09zvjezpaexfxvu0afw0pzrt5dx" timestamp="1743761532"&gt;414&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00842889">
        <w:rPr>
          <w:rFonts w:ascii="Times New Roman" w:eastAsia="Times New Roman" w:hAnsi="Times New Roman" w:cs="Times New Roman"/>
          <w:color w:val="000000"/>
          <w:sz w:val="18"/>
          <w:szCs w:val="18"/>
          <w:lang w:eastAsia="en-GB"/>
        </w:rPr>
        <w:fldChar w:fldCharType="separate"/>
      </w:r>
      <w:r w:rsidR="00842889">
        <w:rPr>
          <w:rFonts w:ascii="Times New Roman" w:eastAsia="Times New Roman" w:hAnsi="Times New Roman" w:cs="Times New Roman"/>
          <w:noProof/>
          <w:color w:val="000000"/>
          <w:sz w:val="18"/>
          <w:szCs w:val="18"/>
          <w:lang w:eastAsia="en-GB"/>
        </w:rPr>
        <w:t>(Beck et al., 2001)</w:t>
      </w:r>
      <w:r w:rsidR="00842889">
        <w:rPr>
          <w:rFonts w:ascii="Times New Roman" w:eastAsia="Times New Roman" w:hAnsi="Times New Roman" w:cs="Times New Roman"/>
          <w:color w:val="000000"/>
          <w:sz w:val="18"/>
          <w:szCs w:val="18"/>
          <w:lang w:eastAsia="en-GB"/>
        </w:rPr>
        <w:fldChar w:fldCharType="end"/>
      </w:r>
      <w:r w:rsidR="00842889">
        <w:rPr>
          <w:rFonts w:ascii="Times New Roman" w:eastAsia="Times New Roman" w:hAnsi="Times New Roman" w:cs="Times New Roman"/>
          <w:color w:val="000000"/>
          <w:sz w:val="18"/>
          <w:szCs w:val="18"/>
          <w:lang w:eastAsia="en-GB"/>
        </w:rPr>
        <w:t>.</w:t>
      </w:r>
    </w:p>
    <w:p w14:paraId="6363DAEA" w14:textId="2C7B78E1" w:rsidR="004907F4" w:rsidRDefault="00535E6B" w:rsidP="00535E6B">
      <w:pPr>
        <w:pStyle w:val="Heading2"/>
      </w:pPr>
      <w:bookmarkStart w:id="109" w:name="_Toc195022081"/>
      <w:r>
        <w:t>When to use Waterfall</w:t>
      </w:r>
      <w:bookmarkEnd w:id="109"/>
    </w:p>
    <w:p w14:paraId="5B63BC3F" w14:textId="7A55B8A8" w:rsidR="00535E6B" w:rsidRDefault="00535E6B" w:rsidP="00535E6B">
      <w:r w:rsidRPr="00535E6B">
        <w:t>This approach puts severe emphasis on meeting both requirements analysis and designing needs. Many believe that water-fall development as a rigid approach since project lifecycle design demands early specification of requirements and solutions together with specific project aims</w:t>
      </w:r>
      <w:r w:rsidR="00653EB2">
        <w:t xml:space="preserve"> </w:t>
      </w:r>
      <w:r w:rsidR="00653EB2">
        <w:fldChar w:fldCharType="begin"/>
      </w:r>
      <w:r w:rsidR="00653EB2">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rsidR="00653EB2">
        <w:fldChar w:fldCharType="separate"/>
      </w:r>
      <w:r w:rsidR="00653EB2">
        <w:rPr>
          <w:noProof/>
        </w:rPr>
        <w:t>(Lei et al., 2017)</w:t>
      </w:r>
      <w:r w:rsidR="00653EB2">
        <w:fldChar w:fldCharType="end"/>
      </w:r>
      <w:r w:rsidRPr="00535E6B">
        <w:t>.</w:t>
      </w:r>
    </w:p>
    <w:p w14:paraId="07FC0242" w14:textId="77777777" w:rsidR="00653EB2" w:rsidRDefault="00653EB2" w:rsidP="00535E6B"/>
    <w:p w14:paraId="1D879BA4" w14:textId="6C84C29D" w:rsidR="00653EB2" w:rsidRDefault="00653EB2" w:rsidP="00535E6B">
      <w:r w:rsidRPr="00653EB2">
        <w:t xml:space="preserve">The Waterfall methodology is a way of handling project management by a team with perfect knowledge of the  early requirements that have to be fulfilled and with a low </w:t>
      </w:r>
      <w:r w:rsidRPr="00653EB2">
        <w:lastRenderedPageBreak/>
        <w:t>need for requirement modifications</w:t>
      </w:r>
      <w:r>
        <w:t xml:space="preserve"> </w:t>
      </w:r>
      <w:r>
        <w:fldChar w:fldCharType="begin"/>
      </w:r>
      <w:r>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fldChar w:fldCharType="separate"/>
      </w:r>
      <w:r>
        <w:rPr>
          <w:noProof/>
        </w:rPr>
        <w:t>(Lei et al., 2017)</w:t>
      </w:r>
      <w:r>
        <w:fldChar w:fldCharType="end"/>
      </w:r>
      <w:r w:rsidRPr="00653EB2">
        <w:t>.</w:t>
      </w:r>
      <w:r w:rsidR="0056232A">
        <w:t xml:space="preserve"> </w:t>
      </w:r>
      <w:r w:rsidR="0056232A" w:rsidRPr="0056232A">
        <w:t>Quality achievements become possible through this model's phased implementation of projects that follow specific requirements for the creation of efficient results.</w:t>
      </w:r>
    </w:p>
    <w:p w14:paraId="45E05C21" w14:textId="77777777" w:rsidR="00DA16FC" w:rsidRDefault="00DA16FC" w:rsidP="00535E6B"/>
    <w:p w14:paraId="399A5489" w14:textId="5F0EE416" w:rsidR="00DA16FC" w:rsidRDefault="00DA16FC" w:rsidP="004C4173">
      <w:pPr>
        <w:pStyle w:val="Heading1"/>
      </w:pPr>
      <w:bookmarkStart w:id="110" w:name="_Toc195022082"/>
      <w:r>
        <w:t>Conclusion</w:t>
      </w:r>
      <w:bookmarkEnd w:id="110"/>
    </w:p>
    <w:p w14:paraId="131FCB75" w14:textId="6EE68D2B" w:rsidR="00DA16FC" w:rsidRPr="00535E6B" w:rsidRDefault="00DA16FC" w:rsidP="00535E6B">
      <w:r w:rsidRPr="00DA16FC">
        <w:t xml:space="preserve">Scrum and Waterfall serve different project needs. The Scrum method works best for feedback-based </w:t>
      </w:r>
      <w:proofErr w:type="gramStart"/>
      <w:r w:rsidRPr="00DA16FC">
        <w:t>environments</w:t>
      </w:r>
      <w:proofErr w:type="gramEnd"/>
      <w:r w:rsidRPr="00DA16FC">
        <w:t xml:space="preserve"> yet Waterfall provides the best solution for projects that have defined requirements and specific deliverables. Selecting between Scrum and Waterfall methodologies should depend on project difficulty as well as stakeholder needs and regulatory requirements.</w:t>
      </w:r>
    </w:p>
    <w:p w14:paraId="7EC9DF34" w14:textId="77777777" w:rsidR="00535E6B" w:rsidRDefault="00535E6B">
      <w:pPr>
        <w:rPr>
          <w:rFonts w:asciiTheme="majorHAnsi" w:eastAsiaTheme="majorEastAsia" w:hAnsiTheme="majorHAnsi" w:cstheme="majorBidi"/>
          <w:color w:val="0F4761" w:themeColor="accent1" w:themeShade="BF"/>
          <w:sz w:val="40"/>
          <w:szCs w:val="40"/>
        </w:rPr>
      </w:pPr>
      <w:r>
        <w:br w:type="page"/>
      </w:r>
    </w:p>
    <w:p w14:paraId="08619CB2" w14:textId="77777777" w:rsidR="00535E6B" w:rsidRDefault="00535E6B" w:rsidP="004907F4">
      <w:pPr>
        <w:pStyle w:val="Heading1"/>
      </w:pPr>
    </w:p>
    <w:p w14:paraId="77BFE656" w14:textId="393851AE" w:rsidR="00FE6E15" w:rsidRDefault="00FE6E15" w:rsidP="004907F4">
      <w:pPr>
        <w:pStyle w:val="Heading1"/>
      </w:pPr>
      <w:bookmarkStart w:id="111" w:name="_Toc195022083"/>
      <w:r>
        <w:t>References</w:t>
      </w:r>
      <w:bookmarkEnd w:id="111"/>
    </w:p>
    <w:p w14:paraId="71CBD30F" w14:textId="77777777" w:rsidR="00653EB2" w:rsidRPr="00653EB2" w:rsidRDefault="00ED2432" w:rsidP="00653EB2">
      <w:pPr>
        <w:pStyle w:val="EndNoteBibliography"/>
        <w:ind w:left="720" w:hanging="720"/>
        <w:rPr>
          <w:noProof/>
        </w:rPr>
      </w:pPr>
      <w:r>
        <w:fldChar w:fldCharType="begin"/>
      </w:r>
      <w:r>
        <w:instrText xml:space="preserve"> ADDIN EN.REFLIST </w:instrText>
      </w:r>
      <w:r>
        <w:fldChar w:fldCharType="separate"/>
      </w:r>
      <w:r w:rsidR="00653EB2" w:rsidRPr="00653EB2">
        <w:rPr>
          <w:noProof/>
        </w:rPr>
        <w:t xml:space="preserve">Adenowo, A. A., &amp; Adenowo, B. A. (2013). Software engineering methodologies: a review of the waterfall model and object-oriented approach. </w:t>
      </w:r>
      <w:r w:rsidR="00653EB2" w:rsidRPr="00653EB2">
        <w:rPr>
          <w:i/>
          <w:noProof/>
        </w:rPr>
        <w:t>International Journal of Scientific &amp; Engineering Research</w:t>
      </w:r>
      <w:r w:rsidR="00653EB2" w:rsidRPr="00653EB2">
        <w:rPr>
          <w:noProof/>
        </w:rPr>
        <w:t>,</w:t>
      </w:r>
      <w:r w:rsidR="00653EB2" w:rsidRPr="00653EB2">
        <w:rPr>
          <w:i/>
          <w:noProof/>
        </w:rPr>
        <w:t xml:space="preserve"> 4</w:t>
      </w:r>
      <w:r w:rsidR="00653EB2" w:rsidRPr="00653EB2">
        <w:rPr>
          <w:noProof/>
        </w:rPr>
        <w:t xml:space="preserve">(7), 427-434. </w:t>
      </w:r>
      <w:r w:rsidR="00653EB2" w:rsidRPr="00653EB2">
        <w:rPr>
          <w:noProof/>
        </w:rPr>
        <w:tab/>
      </w:r>
    </w:p>
    <w:p w14:paraId="42F212BB" w14:textId="77777777" w:rsidR="00653EB2" w:rsidRPr="00653EB2" w:rsidRDefault="00653EB2" w:rsidP="00653EB2">
      <w:pPr>
        <w:pStyle w:val="EndNoteBibliography"/>
        <w:ind w:left="720" w:hanging="720"/>
        <w:rPr>
          <w:noProof/>
        </w:rPr>
      </w:pPr>
      <w:r w:rsidRPr="00653EB2">
        <w:rPr>
          <w:noProof/>
        </w:rPr>
        <w:t xml:space="preserve">Beck, K., Beedle, M., Van Bennekum, A., Cockburn, A., Cunningham, W., Fowler, M., Grenning, J., Highsmith, J., Hunt, A., &amp; Jeffries, R. (2001). Manifesto for agile software development. </w:t>
      </w:r>
      <w:r w:rsidRPr="00653EB2">
        <w:rPr>
          <w:noProof/>
        </w:rPr>
        <w:tab/>
      </w:r>
    </w:p>
    <w:p w14:paraId="26A652F7" w14:textId="77777777" w:rsidR="00653EB2" w:rsidRPr="00653EB2" w:rsidRDefault="00653EB2" w:rsidP="00653EB2">
      <w:pPr>
        <w:pStyle w:val="EndNoteBibliography"/>
        <w:ind w:left="720" w:hanging="720"/>
        <w:rPr>
          <w:noProof/>
        </w:rPr>
      </w:pPr>
      <w:r w:rsidRPr="00653EB2">
        <w:rPr>
          <w:noProof/>
        </w:rPr>
        <w:t xml:space="preserve">De Carvalho, B. V., &amp; Mello, C. H. P. (2011). Scrum agile product development method-literature review, analysis and classification. </w:t>
      </w:r>
      <w:r w:rsidRPr="00653EB2">
        <w:rPr>
          <w:i/>
          <w:noProof/>
        </w:rPr>
        <w:t>Product: Management and Development</w:t>
      </w:r>
      <w:r w:rsidRPr="00653EB2">
        <w:rPr>
          <w:noProof/>
        </w:rPr>
        <w:t>,</w:t>
      </w:r>
      <w:r w:rsidRPr="00653EB2">
        <w:rPr>
          <w:i/>
          <w:noProof/>
        </w:rPr>
        <w:t xml:space="preserve"> 9</w:t>
      </w:r>
      <w:r w:rsidRPr="00653EB2">
        <w:rPr>
          <w:noProof/>
        </w:rPr>
        <w:t xml:space="preserve">(1), 39-49. </w:t>
      </w:r>
      <w:r w:rsidRPr="00653EB2">
        <w:rPr>
          <w:noProof/>
        </w:rPr>
        <w:tab/>
      </w:r>
    </w:p>
    <w:p w14:paraId="475ABD91" w14:textId="77777777" w:rsidR="00653EB2" w:rsidRPr="00653EB2" w:rsidRDefault="00653EB2" w:rsidP="00653EB2">
      <w:pPr>
        <w:pStyle w:val="EndNoteBibliography"/>
        <w:ind w:left="720" w:hanging="720"/>
        <w:rPr>
          <w:noProof/>
        </w:rPr>
      </w:pPr>
      <w:r w:rsidRPr="00653EB2">
        <w:rPr>
          <w:noProof/>
        </w:rPr>
        <w:t xml:space="preserve">Lei, H., Ganjeizadeh, F., Jayachandran, P. K., &amp; Ozcan, P. (2017). A statistical analysis of the effects of Scrum and Kanban on software development projects. </w:t>
      </w:r>
      <w:r w:rsidRPr="00653EB2">
        <w:rPr>
          <w:i/>
          <w:noProof/>
        </w:rPr>
        <w:t>Robotics and Computer-Integrated Manufacturing</w:t>
      </w:r>
      <w:r w:rsidRPr="00653EB2">
        <w:rPr>
          <w:noProof/>
        </w:rPr>
        <w:t>,</w:t>
      </w:r>
      <w:r w:rsidRPr="00653EB2">
        <w:rPr>
          <w:i/>
          <w:noProof/>
        </w:rPr>
        <w:t xml:space="preserve"> 43</w:t>
      </w:r>
      <w:r w:rsidRPr="00653EB2">
        <w:rPr>
          <w:noProof/>
        </w:rPr>
        <w:t xml:space="preserve">, 59-67. </w:t>
      </w:r>
      <w:r w:rsidRPr="00653EB2">
        <w:rPr>
          <w:noProof/>
        </w:rPr>
        <w:tab/>
      </w:r>
    </w:p>
    <w:p w14:paraId="2038F993" w14:textId="77777777" w:rsidR="00653EB2" w:rsidRPr="00653EB2" w:rsidRDefault="00653EB2" w:rsidP="00653EB2">
      <w:pPr>
        <w:pStyle w:val="EndNoteBibliography"/>
        <w:ind w:left="720" w:hanging="720"/>
        <w:rPr>
          <w:noProof/>
        </w:rPr>
      </w:pPr>
      <w:r w:rsidRPr="00653EB2">
        <w:rPr>
          <w:noProof/>
        </w:rPr>
        <w:t xml:space="preserve">Manifesto, A. (2001). Manifesto for agile software development. </w:t>
      </w:r>
      <w:r w:rsidRPr="00653EB2">
        <w:rPr>
          <w:noProof/>
        </w:rPr>
        <w:tab/>
      </w:r>
    </w:p>
    <w:p w14:paraId="5B98874B" w14:textId="77777777" w:rsidR="00653EB2" w:rsidRPr="00653EB2" w:rsidRDefault="00653EB2" w:rsidP="00653EB2">
      <w:pPr>
        <w:pStyle w:val="EndNoteBibliography"/>
        <w:ind w:left="720" w:hanging="720"/>
        <w:rPr>
          <w:noProof/>
        </w:rPr>
      </w:pPr>
      <w:r w:rsidRPr="00653EB2">
        <w:rPr>
          <w:noProof/>
        </w:rPr>
        <w:t xml:space="preserve">Rodríguez, P., Mäntylä, M., Oivo, M., Lwakatare, L. E., Seppänen, P., &amp; Kuvaja, P. (2019). Advances in using agile and lean processes for software development. In </w:t>
      </w:r>
      <w:r w:rsidRPr="00653EB2">
        <w:rPr>
          <w:i/>
          <w:noProof/>
        </w:rPr>
        <w:t>Advances in computers</w:t>
      </w:r>
      <w:r w:rsidRPr="00653EB2">
        <w:rPr>
          <w:noProof/>
        </w:rPr>
        <w:t xml:space="preserve"> (Vol. 113, pp. 135-224). Elsevier. </w:t>
      </w:r>
      <w:r w:rsidRPr="00653EB2">
        <w:rPr>
          <w:noProof/>
        </w:rPr>
        <w:tab/>
      </w:r>
    </w:p>
    <w:p w14:paraId="45E3D4F3" w14:textId="77777777" w:rsidR="00653EB2" w:rsidRPr="00653EB2" w:rsidRDefault="00653EB2" w:rsidP="00653EB2">
      <w:pPr>
        <w:pStyle w:val="EndNoteBibliography"/>
        <w:ind w:left="720" w:hanging="720"/>
        <w:rPr>
          <w:noProof/>
        </w:rPr>
      </w:pPr>
      <w:r w:rsidRPr="00653EB2">
        <w:rPr>
          <w:noProof/>
        </w:rPr>
        <w:t xml:space="preserve">Schwaber, K., &amp; Beedle, M. (2001). </w:t>
      </w:r>
      <w:r w:rsidRPr="00653EB2">
        <w:rPr>
          <w:i/>
          <w:noProof/>
        </w:rPr>
        <w:t>Agile software development with Scrum</w:t>
      </w:r>
      <w:r w:rsidRPr="00653EB2">
        <w:rPr>
          <w:noProof/>
        </w:rPr>
        <w:t xml:space="preserve">. Prentice Hall PTR. </w:t>
      </w:r>
      <w:r w:rsidRPr="00653EB2">
        <w:rPr>
          <w:noProof/>
        </w:rPr>
        <w:tab/>
      </w:r>
    </w:p>
    <w:p w14:paraId="1A2B1038" w14:textId="058B23AA" w:rsidR="00ED2432" w:rsidRDefault="00ED2432">
      <w:r>
        <w:fldChar w:fldCharType="end"/>
      </w:r>
    </w:p>
    <w:sectPr w:rsidR="00ED2432" w:rsidSect="006B330E">
      <w:footerReference w:type="even" r:id="rId20"/>
      <w:footerReference w:type="defaul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CBFFD" w14:textId="77777777" w:rsidR="00A12F5A" w:rsidRDefault="00A12F5A" w:rsidP="0040282A">
      <w:r>
        <w:separator/>
      </w:r>
    </w:p>
  </w:endnote>
  <w:endnote w:type="continuationSeparator" w:id="0">
    <w:p w14:paraId="6EE9C8F8" w14:textId="77777777" w:rsidR="00A12F5A" w:rsidRDefault="00A12F5A" w:rsidP="00402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ardo">
    <w:altName w:val="Calibri"/>
    <w:panose1 w:val="020B0604020202020204"/>
    <w:charset w:val="00"/>
    <w:family w:val="auto"/>
    <w:pitch w:val="default"/>
  </w:font>
  <w:font w:name="Roboto Mono">
    <w:panose1 w:val="00000000000000000000"/>
    <w:charset w:val="00"/>
    <w:family w:val="auto"/>
    <w:pitch w:val="variable"/>
    <w:sig w:usb0="E00002FF" w:usb1="1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0997284"/>
      <w:docPartObj>
        <w:docPartGallery w:val="Page Numbers (Bottom of Page)"/>
        <w:docPartUnique/>
      </w:docPartObj>
    </w:sdtPr>
    <w:sdtContent>
      <w:p w14:paraId="05FB99F1" w14:textId="54DFA5BF" w:rsidR="0040282A" w:rsidRDefault="0040282A" w:rsidP="003542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0F6FD1" w14:textId="77777777" w:rsidR="0040282A" w:rsidRDefault="0040282A" w:rsidP="004028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1064744"/>
      <w:docPartObj>
        <w:docPartGallery w:val="Page Numbers (Bottom of Page)"/>
        <w:docPartUnique/>
      </w:docPartObj>
    </w:sdtPr>
    <w:sdtContent>
      <w:p w14:paraId="056198BF" w14:textId="1C4A00F5" w:rsidR="003542E1" w:rsidRDefault="003542E1"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DA5736" w14:textId="1F6947A3" w:rsidR="0040282A" w:rsidRDefault="006B330E" w:rsidP="0040282A">
    <w:pPr>
      <w:pStyle w:val="Footer"/>
      <w:ind w:right="360"/>
    </w:pPr>
    <w:r w:rsidRPr="004D2AD1">
      <w:t>PROG6001</w:t>
    </w:r>
    <w:r>
      <w:t>: Assessment 2- Project Repor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5864119"/>
      <w:docPartObj>
        <w:docPartGallery w:val="Page Numbers (Bottom of Page)"/>
        <w:docPartUnique/>
      </w:docPartObj>
    </w:sdtPr>
    <w:sdtContent>
      <w:p w14:paraId="0EAB391B" w14:textId="57A02655" w:rsidR="006B330E" w:rsidRDefault="006B330E"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D79B9B" w14:textId="32797E0C" w:rsidR="006B330E" w:rsidRDefault="006B330E" w:rsidP="006B330E">
    <w:pPr>
      <w:pStyle w:val="Footer"/>
      <w:ind w:right="360"/>
    </w:pPr>
    <w:r w:rsidRPr="004D2AD1">
      <w:t>PROG6001</w:t>
    </w:r>
    <w:r>
      <w:t>: Assessment 2- Project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C406C" w14:textId="77777777" w:rsidR="00A12F5A" w:rsidRDefault="00A12F5A" w:rsidP="0040282A">
      <w:r>
        <w:separator/>
      </w:r>
    </w:p>
  </w:footnote>
  <w:footnote w:type="continuationSeparator" w:id="0">
    <w:p w14:paraId="16551CE8" w14:textId="77777777" w:rsidR="00A12F5A" w:rsidRDefault="00A12F5A" w:rsidP="00402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9CE"/>
    <w:multiLevelType w:val="multilevel"/>
    <w:tmpl w:val="C6DEB0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0E6225A"/>
    <w:multiLevelType w:val="multilevel"/>
    <w:tmpl w:val="F606F47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CD03D3"/>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4475589"/>
    <w:multiLevelType w:val="multilevel"/>
    <w:tmpl w:val="8958872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4BB1DDA"/>
    <w:multiLevelType w:val="multilevel"/>
    <w:tmpl w:val="D89EDB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C5414B"/>
    <w:multiLevelType w:val="multilevel"/>
    <w:tmpl w:val="FA44AE8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BCB2364"/>
    <w:multiLevelType w:val="hybridMultilevel"/>
    <w:tmpl w:val="3534573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E11432A"/>
    <w:multiLevelType w:val="multilevel"/>
    <w:tmpl w:val="D5EC45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FFF66F6"/>
    <w:multiLevelType w:val="multilevel"/>
    <w:tmpl w:val="36E664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32F28D5"/>
    <w:multiLevelType w:val="multilevel"/>
    <w:tmpl w:val="F31C30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3E14EF2"/>
    <w:multiLevelType w:val="multilevel"/>
    <w:tmpl w:val="A8788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5CD040A"/>
    <w:multiLevelType w:val="multilevel"/>
    <w:tmpl w:val="5D9A32D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6C95335"/>
    <w:multiLevelType w:val="multilevel"/>
    <w:tmpl w:val="DA2A15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E77B3A"/>
    <w:multiLevelType w:val="multilevel"/>
    <w:tmpl w:val="67BC21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B5002FD"/>
    <w:multiLevelType w:val="multilevel"/>
    <w:tmpl w:val="908CDA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E1D790F"/>
    <w:multiLevelType w:val="multilevel"/>
    <w:tmpl w:val="09CC1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F400849"/>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23222E4"/>
    <w:multiLevelType w:val="multilevel"/>
    <w:tmpl w:val="6AFEF7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83120DD"/>
    <w:multiLevelType w:val="multilevel"/>
    <w:tmpl w:val="91A4D19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E2D3FE2"/>
    <w:multiLevelType w:val="multilevel"/>
    <w:tmpl w:val="2834D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611720"/>
    <w:multiLevelType w:val="multilevel"/>
    <w:tmpl w:val="586698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65517B0"/>
    <w:multiLevelType w:val="multilevel"/>
    <w:tmpl w:val="BE1A70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7D40E20"/>
    <w:multiLevelType w:val="hybridMultilevel"/>
    <w:tmpl w:val="DB061792"/>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4F6EB4"/>
    <w:multiLevelType w:val="multilevel"/>
    <w:tmpl w:val="4ED6D89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AA80CA0"/>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BF73F3D"/>
    <w:multiLevelType w:val="multilevel"/>
    <w:tmpl w:val="AFFA82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C037056"/>
    <w:multiLevelType w:val="multilevel"/>
    <w:tmpl w:val="3B047D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3C927E38"/>
    <w:multiLevelType w:val="multilevel"/>
    <w:tmpl w:val="BD7CCA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3E4C19CB"/>
    <w:multiLevelType w:val="multilevel"/>
    <w:tmpl w:val="69AED5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2591672"/>
    <w:multiLevelType w:val="hybridMultilevel"/>
    <w:tmpl w:val="9882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0D7544"/>
    <w:multiLevelType w:val="multilevel"/>
    <w:tmpl w:val="0C707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4A93EDC"/>
    <w:multiLevelType w:val="multilevel"/>
    <w:tmpl w:val="8A08CD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5FF7D35"/>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9A043BE"/>
    <w:multiLevelType w:val="multilevel"/>
    <w:tmpl w:val="2442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BA3642A"/>
    <w:multiLevelType w:val="multilevel"/>
    <w:tmpl w:val="C4FCA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EB12FCE"/>
    <w:multiLevelType w:val="multilevel"/>
    <w:tmpl w:val="79BCA3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09A709E"/>
    <w:multiLevelType w:val="multilevel"/>
    <w:tmpl w:val="76E2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53674F02"/>
    <w:multiLevelType w:val="multilevel"/>
    <w:tmpl w:val="96860FD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3BF2003"/>
    <w:multiLevelType w:val="hybridMultilevel"/>
    <w:tmpl w:val="7758CE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3D01329"/>
    <w:multiLevelType w:val="multilevel"/>
    <w:tmpl w:val="9306F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56A0DAC"/>
    <w:multiLevelType w:val="hybridMultilevel"/>
    <w:tmpl w:val="4D343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31681"/>
    <w:multiLevelType w:val="hybridMultilevel"/>
    <w:tmpl w:val="0164BD86"/>
    <w:lvl w:ilvl="0" w:tplc="32009920">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5E9A77DB"/>
    <w:multiLevelType w:val="multilevel"/>
    <w:tmpl w:val="C0D8BF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5EE960FE"/>
    <w:multiLevelType w:val="multilevel"/>
    <w:tmpl w:val="8C54EA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619851B5"/>
    <w:multiLevelType w:val="multilevel"/>
    <w:tmpl w:val="904E82E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30035D4"/>
    <w:multiLevelType w:val="multilevel"/>
    <w:tmpl w:val="C34CD3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65000EF6"/>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55C461B"/>
    <w:multiLevelType w:val="multilevel"/>
    <w:tmpl w:val="917835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710145A"/>
    <w:multiLevelType w:val="hybridMultilevel"/>
    <w:tmpl w:val="F104D964"/>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77A0AF0"/>
    <w:multiLevelType w:val="hybridMultilevel"/>
    <w:tmpl w:val="BD863C5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A36586E"/>
    <w:multiLevelType w:val="multilevel"/>
    <w:tmpl w:val="7B561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6AC307C0"/>
    <w:multiLevelType w:val="multilevel"/>
    <w:tmpl w:val="EA94E2F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D651C0C"/>
    <w:multiLevelType w:val="hybridMultilevel"/>
    <w:tmpl w:val="5E288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2295CF4"/>
    <w:multiLevelType w:val="multilevel"/>
    <w:tmpl w:val="6032B49E"/>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29633FF"/>
    <w:multiLevelType w:val="multilevel"/>
    <w:tmpl w:val="D542C8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4454263"/>
    <w:multiLevelType w:val="multilevel"/>
    <w:tmpl w:val="220C7FC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76DA6DC7"/>
    <w:multiLevelType w:val="hybridMultilevel"/>
    <w:tmpl w:val="84B48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A8F1D81"/>
    <w:multiLevelType w:val="hybridMultilevel"/>
    <w:tmpl w:val="38CE9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ABA7F58"/>
    <w:multiLevelType w:val="multilevel"/>
    <w:tmpl w:val="50F8B7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BD27B0C"/>
    <w:multiLevelType w:val="multilevel"/>
    <w:tmpl w:val="A682627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7BDF6009"/>
    <w:multiLevelType w:val="hybridMultilevel"/>
    <w:tmpl w:val="FA1CA2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C424C1D"/>
    <w:multiLevelType w:val="multilevel"/>
    <w:tmpl w:val="8716EF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7C493D73"/>
    <w:multiLevelType w:val="hybridMultilevel"/>
    <w:tmpl w:val="385CB514"/>
    <w:lvl w:ilvl="0" w:tplc="32009920">
      <w:numFmt w:val="bullet"/>
      <w:lvlText w:val="•"/>
      <w:lvlJc w:val="left"/>
      <w:pPr>
        <w:ind w:left="720" w:hanging="72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4" w15:restartNumberingAfterBreak="0">
    <w:nsid w:val="7D295834"/>
    <w:multiLevelType w:val="multilevel"/>
    <w:tmpl w:val="E7ECEC4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7DB01024"/>
    <w:multiLevelType w:val="multilevel"/>
    <w:tmpl w:val="BA2482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75673099">
    <w:abstractNumId w:val="52"/>
  </w:num>
  <w:num w:numId="2" w16cid:durableId="2088840633">
    <w:abstractNumId w:val="29"/>
  </w:num>
  <w:num w:numId="3" w16cid:durableId="1121920879">
    <w:abstractNumId w:val="22"/>
  </w:num>
  <w:num w:numId="4" w16cid:durableId="1255744586">
    <w:abstractNumId w:val="48"/>
  </w:num>
  <w:num w:numId="5" w16cid:durableId="1912764394">
    <w:abstractNumId w:val="6"/>
  </w:num>
  <w:num w:numId="6" w16cid:durableId="712386426">
    <w:abstractNumId w:val="63"/>
  </w:num>
  <w:num w:numId="7" w16cid:durableId="1295402450">
    <w:abstractNumId w:val="49"/>
  </w:num>
  <w:num w:numId="8" w16cid:durableId="261031835">
    <w:abstractNumId w:val="41"/>
  </w:num>
  <w:num w:numId="9" w16cid:durableId="308368249">
    <w:abstractNumId w:val="65"/>
  </w:num>
  <w:num w:numId="10" w16cid:durableId="2122873080">
    <w:abstractNumId w:val="0"/>
  </w:num>
  <w:num w:numId="11" w16cid:durableId="1979919706">
    <w:abstractNumId w:val="28"/>
  </w:num>
  <w:num w:numId="12" w16cid:durableId="1546482351">
    <w:abstractNumId w:val="12"/>
  </w:num>
  <w:num w:numId="13" w16cid:durableId="377358215">
    <w:abstractNumId w:val="17"/>
  </w:num>
  <w:num w:numId="14" w16cid:durableId="33235942">
    <w:abstractNumId w:val="35"/>
  </w:num>
  <w:num w:numId="15" w16cid:durableId="547107612">
    <w:abstractNumId w:val="55"/>
  </w:num>
  <w:num w:numId="16" w16cid:durableId="1193961443">
    <w:abstractNumId w:val="15"/>
  </w:num>
  <w:num w:numId="17" w16cid:durableId="2003116289">
    <w:abstractNumId w:val="39"/>
  </w:num>
  <w:num w:numId="18" w16cid:durableId="326904427">
    <w:abstractNumId w:val="34"/>
  </w:num>
  <w:num w:numId="19" w16cid:durableId="551380182">
    <w:abstractNumId w:val="7"/>
  </w:num>
  <w:num w:numId="20" w16cid:durableId="890724563">
    <w:abstractNumId w:val="10"/>
  </w:num>
  <w:num w:numId="21" w16cid:durableId="2102294479">
    <w:abstractNumId w:val="33"/>
  </w:num>
  <w:num w:numId="22" w16cid:durableId="1686904549">
    <w:abstractNumId w:val="36"/>
  </w:num>
  <w:num w:numId="23" w16cid:durableId="1211575716">
    <w:abstractNumId w:val="4"/>
  </w:num>
  <w:num w:numId="24" w16cid:durableId="860824922">
    <w:abstractNumId w:val="59"/>
  </w:num>
  <w:num w:numId="25" w16cid:durableId="829178474">
    <w:abstractNumId w:val="30"/>
  </w:num>
  <w:num w:numId="26" w16cid:durableId="1530605817">
    <w:abstractNumId w:val="47"/>
  </w:num>
  <w:num w:numId="27" w16cid:durableId="1771704160">
    <w:abstractNumId w:val="25"/>
  </w:num>
  <w:num w:numId="28" w16cid:durableId="1930890855">
    <w:abstractNumId w:val="21"/>
  </w:num>
  <w:num w:numId="29" w16cid:durableId="792213592">
    <w:abstractNumId w:val="50"/>
  </w:num>
  <w:num w:numId="30" w16cid:durableId="621302371">
    <w:abstractNumId w:val="42"/>
  </w:num>
  <w:num w:numId="31" w16cid:durableId="760033053">
    <w:abstractNumId w:val="19"/>
  </w:num>
  <w:num w:numId="32" w16cid:durableId="723256900">
    <w:abstractNumId w:val="13"/>
  </w:num>
  <w:num w:numId="33" w16cid:durableId="817452615">
    <w:abstractNumId w:val="43"/>
  </w:num>
  <w:num w:numId="34" w16cid:durableId="68886749">
    <w:abstractNumId w:val="62"/>
  </w:num>
  <w:num w:numId="35" w16cid:durableId="706683285">
    <w:abstractNumId w:val="31"/>
  </w:num>
  <w:num w:numId="36" w16cid:durableId="876163763">
    <w:abstractNumId w:val="23"/>
  </w:num>
  <w:num w:numId="37" w16cid:durableId="1199783400">
    <w:abstractNumId w:val="54"/>
  </w:num>
  <w:num w:numId="38" w16cid:durableId="1942255353">
    <w:abstractNumId w:val="51"/>
  </w:num>
  <w:num w:numId="39" w16cid:durableId="1445736042">
    <w:abstractNumId w:val="44"/>
  </w:num>
  <w:num w:numId="40" w16cid:durableId="1101487134">
    <w:abstractNumId w:val="3"/>
  </w:num>
  <w:num w:numId="41" w16cid:durableId="1159541714">
    <w:abstractNumId w:val="37"/>
  </w:num>
  <w:num w:numId="42" w16cid:durableId="740105861">
    <w:abstractNumId w:val="5"/>
  </w:num>
  <w:num w:numId="43" w16cid:durableId="520970075">
    <w:abstractNumId w:val="9"/>
  </w:num>
  <w:num w:numId="44" w16cid:durableId="445857869">
    <w:abstractNumId w:val="56"/>
  </w:num>
  <w:num w:numId="45" w16cid:durableId="34700955">
    <w:abstractNumId w:val="27"/>
  </w:num>
  <w:num w:numId="46" w16cid:durableId="1205095494">
    <w:abstractNumId w:val="60"/>
  </w:num>
  <w:num w:numId="47" w16cid:durableId="577056845">
    <w:abstractNumId w:val="46"/>
  </w:num>
  <w:num w:numId="48" w16cid:durableId="1589996701">
    <w:abstractNumId w:val="2"/>
  </w:num>
  <w:num w:numId="49" w16cid:durableId="1253930089">
    <w:abstractNumId w:val="20"/>
  </w:num>
  <w:num w:numId="50" w16cid:durableId="670714843">
    <w:abstractNumId w:val="32"/>
  </w:num>
  <w:num w:numId="51" w16cid:durableId="1451054152">
    <w:abstractNumId w:val="16"/>
  </w:num>
  <w:num w:numId="52" w16cid:durableId="1679233986">
    <w:abstractNumId w:val="24"/>
  </w:num>
  <w:num w:numId="53" w16cid:durableId="1869370172">
    <w:abstractNumId w:val="57"/>
  </w:num>
  <w:num w:numId="54" w16cid:durableId="1368798067">
    <w:abstractNumId w:val="58"/>
  </w:num>
  <w:num w:numId="55" w16cid:durableId="1535847752">
    <w:abstractNumId w:val="53"/>
  </w:num>
  <w:num w:numId="56" w16cid:durableId="1804613804">
    <w:abstractNumId w:val="40"/>
  </w:num>
  <w:num w:numId="57" w16cid:durableId="84422054">
    <w:abstractNumId w:val="1"/>
  </w:num>
  <w:num w:numId="58" w16cid:durableId="691956072">
    <w:abstractNumId w:val="61"/>
  </w:num>
  <w:num w:numId="59" w16cid:durableId="845750984">
    <w:abstractNumId w:val="8"/>
  </w:num>
  <w:num w:numId="60" w16cid:durableId="740831916">
    <w:abstractNumId w:val="11"/>
  </w:num>
  <w:num w:numId="61" w16cid:durableId="1692753717">
    <w:abstractNumId w:val="18"/>
  </w:num>
  <w:num w:numId="62" w16cid:durableId="206914713">
    <w:abstractNumId w:val="64"/>
  </w:num>
  <w:num w:numId="63" w16cid:durableId="1361008117">
    <w:abstractNumId w:val="45"/>
  </w:num>
  <w:num w:numId="64" w16cid:durableId="1118336663">
    <w:abstractNumId w:val="14"/>
  </w:num>
  <w:num w:numId="65" w16cid:durableId="1678847629">
    <w:abstractNumId w:val="26"/>
  </w:num>
  <w:num w:numId="66" w16cid:durableId="153708190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409&lt;/item&gt;&lt;item&gt;410&lt;/item&gt;&lt;item&gt;411&lt;/item&gt;&lt;item&gt;412&lt;/item&gt;&lt;item&gt;413&lt;/item&gt;&lt;item&gt;414&lt;/item&gt;&lt;item&gt;415&lt;/item&gt;&lt;/record-ids&gt;&lt;/item&gt;&lt;/Libraries&gt;"/>
  </w:docVars>
  <w:rsids>
    <w:rsidRoot w:val="00F238D1"/>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1B9"/>
    <w:rsid w:val="00073823"/>
    <w:rsid w:val="00085E41"/>
    <w:rsid w:val="00086510"/>
    <w:rsid w:val="00091684"/>
    <w:rsid w:val="00096FC5"/>
    <w:rsid w:val="000A0CD0"/>
    <w:rsid w:val="000A11F1"/>
    <w:rsid w:val="000A181A"/>
    <w:rsid w:val="000A21EF"/>
    <w:rsid w:val="000A3047"/>
    <w:rsid w:val="000C0E7D"/>
    <w:rsid w:val="000C720B"/>
    <w:rsid w:val="000E08D1"/>
    <w:rsid w:val="000E6D45"/>
    <w:rsid w:val="000F11CB"/>
    <w:rsid w:val="000F344B"/>
    <w:rsid w:val="000F4EA5"/>
    <w:rsid w:val="000F5614"/>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7751A"/>
    <w:rsid w:val="001A69B0"/>
    <w:rsid w:val="001B68AB"/>
    <w:rsid w:val="001B6E8C"/>
    <w:rsid w:val="001B7146"/>
    <w:rsid w:val="001C217F"/>
    <w:rsid w:val="001D1EE3"/>
    <w:rsid w:val="001D6D98"/>
    <w:rsid w:val="001E01BB"/>
    <w:rsid w:val="001E67F4"/>
    <w:rsid w:val="001F08AB"/>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73008"/>
    <w:rsid w:val="00276751"/>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503"/>
    <w:rsid w:val="002F763E"/>
    <w:rsid w:val="002F7DA8"/>
    <w:rsid w:val="00305771"/>
    <w:rsid w:val="0031088F"/>
    <w:rsid w:val="00317390"/>
    <w:rsid w:val="00325957"/>
    <w:rsid w:val="00325E36"/>
    <w:rsid w:val="00327A23"/>
    <w:rsid w:val="00332D5D"/>
    <w:rsid w:val="00333345"/>
    <w:rsid w:val="00347E16"/>
    <w:rsid w:val="00353695"/>
    <w:rsid w:val="003542E1"/>
    <w:rsid w:val="003562EF"/>
    <w:rsid w:val="00356FA9"/>
    <w:rsid w:val="00357643"/>
    <w:rsid w:val="003660EA"/>
    <w:rsid w:val="0036611E"/>
    <w:rsid w:val="00366FD6"/>
    <w:rsid w:val="00381F23"/>
    <w:rsid w:val="0038210F"/>
    <w:rsid w:val="00382EDF"/>
    <w:rsid w:val="00385BB2"/>
    <w:rsid w:val="003910E0"/>
    <w:rsid w:val="003945D6"/>
    <w:rsid w:val="00396EDC"/>
    <w:rsid w:val="003971CF"/>
    <w:rsid w:val="003A5DAD"/>
    <w:rsid w:val="003A785D"/>
    <w:rsid w:val="003B0D76"/>
    <w:rsid w:val="003B124D"/>
    <w:rsid w:val="003B517B"/>
    <w:rsid w:val="003C1CC1"/>
    <w:rsid w:val="003C23D6"/>
    <w:rsid w:val="003D5CCD"/>
    <w:rsid w:val="003E26AB"/>
    <w:rsid w:val="003E54E7"/>
    <w:rsid w:val="003F4FCB"/>
    <w:rsid w:val="003F6370"/>
    <w:rsid w:val="00401F14"/>
    <w:rsid w:val="0040282A"/>
    <w:rsid w:val="00406223"/>
    <w:rsid w:val="004142E5"/>
    <w:rsid w:val="00420819"/>
    <w:rsid w:val="004224EC"/>
    <w:rsid w:val="0043715E"/>
    <w:rsid w:val="004447F4"/>
    <w:rsid w:val="004478FF"/>
    <w:rsid w:val="00450E12"/>
    <w:rsid w:val="00456D04"/>
    <w:rsid w:val="004907F4"/>
    <w:rsid w:val="00491B3C"/>
    <w:rsid w:val="00494304"/>
    <w:rsid w:val="004A681B"/>
    <w:rsid w:val="004B1666"/>
    <w:rsid w:val="004B2704"/>
    <w:rsid w:val="004B5746"/>
    <w:rsid w:val="004C35BE"/>
    <w:rsid w:val="004C4173"/>
    <w:rsid w:val="004C4898"/>
    <w:rsid w:val="004E01F8"/>
    <w:rsid w:val="004E2468"/>
    <w:rsid w:val="004F6AE1"/>
    <w:rsid w:val="004F7471"/>
    <w:rsid w:val="005014F9"/>
    <w:rsid w:val="005020AF"/>
    <w:rsid w:val="005112CF"/>
    <w:rsid w:val="00513119"/>
    <w:rsid w:val="00516966"/>
    <w:rsid w:val="0052138A"/>
    <w:rsid w:val="005261F2"/>
    <w:rsid w:val="00526888"/>
    <w:rsid w:val="00531DA4"/>
    <w:rsid w:val="005358EF"/>
    <w:rsid w:val="00535E6B"/>
    <w:rsid w:val="00541B93"/>
    <w:rsid w:val="00543E87"/>
    <w:rsid w:val="0054630C"/>
    <w:rsid w:val="0056232A"/>
    <w:rsid w:val="00562BED"/>
    <w:rsid w:val="005647A4"/>
    <w:rsid w:val="005700AD"/>
    <w:rsid w:val="00573680"/>
    <w:rsid w:val="00576FDA"/>
    <w:rsid w:val="00582DF3"/>
    <w:rsid w:val="005910C5"/>
    <w:rsid w:val="0059646E"/>
    <w:rsid w:val="005A1DFF"/>
    <w:rsid w:val="005A7A27"/>
    <w:rsid w:val="005B2BD1"/>
    <w:rsid w:val="005D6BB1"/>
    <w:rsid w:val="005D7634"/>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3EB2"/>
    <w:rsid w:val="006549B6"/>
    <w:rsid w:val="00664B96"/>
    <w:rsid w:val="006706FD"/>
    <w:rsid w:val="00677164"/>
    <w:rsid w:val="006834A6"/>
    <w:rsid w:val="00684D9B"/>
    <w:rsid w:val="00684E26"/>
    <w:rsid w:val="006904FF"/>
    <w:rsid w:val="00693F36"/>
    <w:rsid w:val="00695A3C"/>
    <w:rsid w:val="006A0ADD"/>
    <w:rsid w:val="006A2A5B"/>
    <w:rsid w:val="006B330E"/>
    <w:rsid w:val="006B6BDF"/>
    <w:rsid w:val="006C24C8"/>
    <w:rsid w:val="006C4283"/>
    <w:rsid w:val="006C799F"/>
    <w:rsid w:val="006D5A12"/>
    <w:rsid w:val="006E33FD"/>
    <w:rsid w:val="006E3877"/>
    <w:rsid w:val="006F5803"/>
    <w:rsid w:val="006F6034"/>
    <w:rsid w:val="007029EC"/>
    <w:rsid w:val="00706C50"/>
    <w:rsid w:val="007146A1"/>
    <w:rsid w:val="00726BA3"/>
    <w:rsid w:val="00733B08"/>
    <w:rsid w:val="00750B56"/>
    <w:rsid w:val="007550E0"/>
    <w:rsid w:val="00757F40"/>
    <w:rsid w:val="007648A9"/>
    <w:rsid w:val="007716B7"/>
    <w:rsid w:val="00774002"/>
    <w:rsid w:val="0077638C"/>
    <w:rsid w:val="007807DD"/>
    <w:rsid w:val="00785C94"/>
    <w:rsid w:val="007A1EF1"/>
    <w:rsid w:val="007B085E"/>
    <w:rsid w:val="007B1247"/>
    <w:rsid w:val="007C173C"/>
    <w:rsid w:val="007C5B57"/>
    <w:rsid w:val="007D25C9"/>
    <w:rsid w:val="007F5420"/>
    <w:rsid w:val="00800500"/>
    <w:rsid w:val="00801F3D"/>
    <w:rsid w:val="008057B5"/>
    <w:rsid w:val="00812643"/>
    <w:rsid w:val="00826651"/>
    <w:rsid w:val="00830BC3"/>
    <w:rsid w:val="00836E88"/>
    <w:rsid w:val="008406F5"/>
    <w:rsid w:val="00842306"/>
    <w:rsid w:val="00842889"/>
    <w:rsid w:val="0084376A"/>
    <w:rsid w:val="008575C1"/>
    <w:rsid w:val="00857633"/>
    <w:rsid w:val="00863D6D"/>
    <w:rsid w:val="00864504"/>
    <w:rsid w:val="00865DDE"/>
    <w:rsid w:val="0086604D"/>
    <w:rsid w:val="00867C9E"/>
    <w:rsid w:val="00870153"/>
    <w:rsid w:val="00881BD4"/>
    <w:rsid w:val="00892257"/>
    <w:rsid w:val="00892D9C"/>
    <w:rsid w:val="008A3647"/>
    <w:rsid w:val="008B7929"/>
    <w:rsid w:val="008C1760"/>
    <w:rsid w:val="008C6C80"/>
    <w:rsid w:val="008C7D76"/>
    <w:rsid w:val="008D480E"/>
    <w:rsid w:val="008D60BA"/>
    <w:rsid w:val="008D7B4B"/>
    <w:rsid w:val="008E264F"/>
    <w:rsid w:val="008E3F4E"/>
    <w:rsid w:val="008F21FB"/>
    <w:rsid w:val="0090157C"/>
    <w:rsid w:val="009078F7"/>
    <w:rsid w:val="00913EB3"/>
    <w:rsid w:val="009168C5"/>
    <w:rsid w:val="009171A1"/>
    <w:rsid w:val="009205D5"/>
    <w:rsid w:val="009207AF"/>
    <w:rsid w:val="0092156A"/>
    <w:rsid w:val="00923425"/>
    <w:rsid w:val="00923D8D"/>
    <w:rsid w:val="009306C6"/>
    <w:rsid w:val="009410C6"/>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2F5A"/>
    <w:rsid w:val="00A13524"/>
    <w:rsid w:val="00A1372A"/>
    <w:rsid w:val="00A22F83"/>
    <w:rsid w:val="00A27276"/>
    <w:rsid w:val="00A31125"/>
    <w:rsid w:val="00A343C9"/>
    <w:rsid w:val="00A36133"/>
    <w:rsid w:val="00A46EDC"/>
    <w:rsid w:val="00A472ED"/>
    <w:rsid w:val="00A478E3"/>
    <w:rsid w:val="00A53248"/>
    <w:rsid w:val="00A731ED"/>
    <w:rsid w:val="00A73972"/>
    <w:rsid w:val="00A76563"/>
    <w:rsid w:val="00A77EC2"/>
    <w:rsid w:val="00A8174C"/>
    <w:rsid w:val="00A82DD1"/>
    <w:rsid w:val="00A85F69"/>
    <w:rsid w:val="00A912E8"/>
    <w:rsid w:val="00A925D7"/>
    <w:rsid w:val="00AA5EA7"/>
    <w:rsid w:val="00AA6B36"/>
    <w:rsid w:val="00AB66D1"/>
    <w:rsid w:val="00AC7D01"/>
    <w:rsid w:val="00AD4881"/>
    <w:rsid w:val="00AE3390"/>
    <w:rsid w:val="00AE6AB1"/>
    <w:rsid w:val="00AE7A55"/>
    <w:rsid w:val="00AF1549"/>
    <w:rsid w:val="00AF6148"/>
    <w:rsid w:val="00B04358"/>
    <w:rsid w:val="00B0551C"/>
    <w:rsid w:val="00B05F9C"/>
    <w:rsid w:val="00B076AC"/>
    <w:rsid w:val="00B21BA8"/>
    <w:rsid w:val="00B25046"/>
    <w:rsid w:val="00B254B4"/>
    <w:rsid w:val="00B35A0E"/>
    <w:rsid w:val="00B35E8C"/>
    <w:rsid w:val="00B42535"/>
    <w:rsid w:val="00B63433"/>
    <w:rsid w:val="00B6472D"/>
    <w:rsid w:val="00B71367"/>
    <w:rsid w:val="00B7323B"/>
    <w:rsid w:val="00B7466A"/>
    <w:rsid w:val="00B75D7A"/>
    <w:rsid w:val="00B76586"/>
    <w:rsid w:val="00B81230"/>
    <w:rsid w:val="00B8537A"/>
    <w:rsid w:val="00B85C6E"/>
    <w:rsid w:val="00B92B12"/>
    <w:rsid w:val="00B96CAE"/>
    <w:rsid w:val="00BC02A7"/>
    <w:rsid w:val="00BC23F0"/>
    <w:rsid w:val="00BC2617"/>
    <w:rsid w:val="00BC7A73"/>
    <w:rsid w:val="00BE06EA"/>
    <w:rsid w:val="00BE6700"/>
    <w:rsid w:val="00BF7B3F"/>
    <w:rsid w:val="00C12F18"/>
    <w:rsid w:val="00C13ADB"/>
    <w:rsid w:val="00C13C59"/>
    <w:rsid w:val="00C1610A"/>
    <w:rsid w:val="00C16D96"/>
    <w:rsid w:val="00C17607"/>
    <w:rsid w:val="00C220F9"/>
    <w:rsid w:val="00C25782"/>
    <w:rsid w:val="00C278F8"/>
    <w:rsid w:val="00C30C5F"/>
    <w:rsid w:val="00C34142"/>
    <w:rsid w:val="00C41094"/>
    <w:rsid w:val="00C44D20"/>
    <w:rsid w:val="00C55C7C"/>
    <w:rsid w:val="00C55EF1"/>
    <w:rsid w:val="00C647F0"/>
    <w:rsid w:val="00C72E7E"/>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02D9"/>
    <w:rsid w:val="00CD35AF"/>
    <w:rsid w:val="00CD5874"/>
    <w:rsid w:val="00CE40D9"/>
    <w:rsid w:val="00CE5B0C"/>
    <w:rsid w:val="00CE7203"/>
    <w:rsid w:val="00D02B40"/>
    <w:rsid w:val="00D02B8B"/>
    <w:rsid w:val="00D10E6D"/>
    <w:rsid w:val="00D17CEF"/>
    <w:rsid w:val="00D20B86"/>
    <w:rsid w:val="00D27287"/>
    <w:rsid w:val="00D27470"/>
    <w:rsid w:val="00D372F6"/>
    <w:rsid w:val="00D402B1"/>
    <w:rsid w:val="00D44A76"/>
    <w:rsid w:val="00D546C5"/>
    <w:rsid w:val="00D66A07"/>
    <w:rsid w:val="00D6740F"/>
    <w:rsid w:val="00D7303F"/>
    <w:rsid w:val="00D87251"/>
    <w:rsid w:val="00D93162"/>
    <w:rsid w:val="00DA16FC"/>
    <w:rsid w:val="00DB1F3B"/>
    <w:rsid w:val="00DB1FCB"/>
    <w:rsid w:val="00DB7EE7"/>
    <w:rsid w:val="00DC286A"/>
    <w:rsid w:val="00DC302F"/>
    <w:rsid w:val="00DD28C5"/>
    <w:rsid w:val="00DE13A7"/>
    <w:rsid w:val="00DE2E7C"/>
    <w:rsid w:val="00DF069B"/>
    <w:rsid w:val="00E1024E"/>
    <w:rsid w:val="00E14B7A"/>
    <w:rsid w:val="00E26575"/>
    <w:rsid w:val="00E30A5C"/>
    <w:rsid w:val="00E3685F"/>
    <w:rsid w:val="00E40677"/>
    <w:rsid w:val="00E41D64"/>
    <w:rsid w:val="00E46B90"/>
    <w:rsid w:val="00E52270"/>
    <w:rsid w:val="00E6293A"/>
    <w:rsid w:val="00E71BB0"/>
    <w:rsid w:val="00E72146"/>
    <w:rsid w:val="00E721F7"/>
    <w:rsid w:val="00E77CB3"/>
    <w:rsid w:val="00E938C2"/>
    <w:rsid w:val="00EA2497"/>
    <w:rsid w:val="00EA2620"/>
    <w:rsid w:val="00EA5060"/>
    <w:rsid w:val="00EA608C"/>
    <w:rsid w:val="00EB2518"/>
    <w:rsid w:val="00EB4C1E"/>
    <w:rsid w:val="00EB7E9A"/>
    <w:rsid w:val="00EC56F4"/>
    <w:rsid w:val="00ED1241"/>
    <w:rsid w:val="00ED18C1"/>
    <w:rsid w:val="00ED2432"/>
    <w:rsid w:val="00ED2513"/>
    <w:rsid w:val="00ED6D0E"/>
    <w:rsid w:val="00EE1849"/>
    <w:rsid w:val="00EF59A8"/>
    <w:rsid w:val="00EF7AE6"/>
    <w:rsid w:val="00F05D17"/>
    <w:rsid w:val="00F06243"/>
    <w:rsid w:val="00F209FD"/>
    <w:rsid w:val="00F21CF2"/>
    <w:rsid w:val="00F238D1"/>
    <w:rsid w:val="00F24954"/>
    <w:rsid w:val="00F31E59"/>
    <w:rsid w:val="00F4721F"/>
    <w:rsid w:val="00F5091C"/>
    <w:rsid w:val="00F533BE"/>
    <w:rsid w:val="00F548B1"/>
    <w:rsid w:val="00F54C19"/>
    <w:rsid w:val="00F5641B"/>
    <w:rsid w:val="00F64EFE"/>
    <w:rsid w:val="00F66633"/>
    <w:rsid w:val="00F75614"/>
    <w:rsid w:val="00F75F2D"/>
    <w:rsid w:val="00F814A4"/>
    <w:rsid w:val="00F8452C"/>
    <w:rsid w:val="00F92F30"/>
    <w:rsid w:val="00FA738A"/>
    <w:rsid w:val="00FC368D"/>
    <w:rsid w:val="00FD46A1"/>
    <w:rsid w:val="00FE650E"/>
    <w:rsid w:val="00FE6AD9"/>
    <w:rsid w:val="00FE6E15"/>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4FB2"/>
  <w15:chartTrackingRefBased/>
  <w15:docId w15:val="{064082A7-A857-B94C-A32E-55D6106D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3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8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8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8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8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F23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3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8D1"/>
    <w:rPr>
      <w:rFonts w:eastAsiaTheme="majorEastAsia" w:cstheme="majorBidi"/>
      <w:color w:val="272727" w:themeColor="text1" w:themeTint="D8"/>
    </w:rPr>
  </w:style>
  <w:style w:type="paragraph" w:styleId="Title">
    <w:name w:val="Title"/>
    <w:basedOn w:val="Normal"/>
    <w:next w:val="Normal"/>
    <w:link w:val="TitleChar"/>
    <w:uiPriority w:val="10"/>
    <w:qFormat/>
    <w:rsid w:val="00F238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8D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8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8D1"/>
    <w:rPr>
      <w:i/>
      <w:iCs/>
      <w:color w:val="404040" w:themeColor="text1" w:themeTint="BF"/>
    </w:rPr>
  </w:style>
  <w:style w:type="paragraph" w:styleId="ListParagraph">
    <w:name w:val="List Paragraph"/>
    <w:basedOn w:val="Normal"/>
    <w:uiPriority w:val="1"/>
    <w:qFormat/>
    <w:rsid w:val="00F238D1"/>
    <w:pPr>
      <w:ind w:left="720"/>
      <w:contextualSpacing/>
    </w:pPr>
  </w:style>
  <w:style w:type="character" w:styleId="IntenseEmphasis">
    <w:name w:val="Intense Emphasis"/>
    <w:basedOn w:val="DefaultParagraphFont"/>
    <w:uiPriority w:val="21"/>
    <w:qFormat/>
    <w:rsid w:val="00F238D1"/>
    <w:rPr>
      <w:i/>
      <w:iCs/>
      <w:color w:val="0F4761" w:themeColor="accent1" w:themeShade="BF"/>
    </w:rPr>
  </w:style>
  <w:style w:type="paragraph" w:styleId="IntenseQuote">
    <w:name w:val="Intense Quote"/>
    <w:basedOn w:val="Normal"/>
    <w:next w:val="Normal"/>
    <w:link w:val="IntenseQuoteChar"/>
    <w:uiPriority w:val="30"/>
    <w:qFormat/>
    <w:rsid w:val="00F23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8D1"/>
    <w:rPr>
      <w:i/>
      <w:iCs/>
      <w:color w:val="0F4761" w:themeColor="accent1" w:themeShade="BF"/>
    </w:rPr>
  </w:style>
  <w:style w:type="character" w:styleId="IntenseReference">
    <w:name w:val="Intense Reference"/>
    <w:basedOn w:val="DefaultParagraphFont"/>
    <w:uiPriority w:val="32"/>
    <w:qFormat/>
    <w:rsid w:val="00F238D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D2432"/>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D2432"/>
    <w:rPr>
      <w:rFonts w:ascii="Aptos" w:hAnsi="Aptos"/>
      <w:lang w:val="en-US"/>
    </w:rPr>
  </w:style>
  <w:style w:type="paragraph" w:customStyle="1" w:styleId="EndNoteBibliography">
    <w:name w:val="EndNote Bibliography"/>
    <w:basedOn w:val="Normal"/>
    <w:link w:val="EndNoteBibliographyChar"/>
    <w:rsid w:val="00ED2432"/>
    <w:rPr>
      <w:rFonts w:ascii="Aptos" w:hAnsi="Aptos"/>
      <w:lang w:val="en-US"/>
    </w:rPr>
  </w:style>
  <w:style w:type="character" w:customStyle="1" w:styleId="EndNoteBibliographyChar">
    <w:name w:val="EndNote Bibliography Char"/>
    <w:basedOn w:val="DefaultParagraphFont"/>
    <w:link w:val="EndNoteBibliography"/>
    <w:rsid w:val="00ED2432"/>
    <w:rPr>
      <w:rFonts w:ascii="Aptos" w:hAnsi="Aptos"/>
      <w:lang w:val="en-US"/>
    </w:rPr>
  </w:style>
  <w:style w:type="paragraph" w:customStyle="1" w:styleId="p1">
    <w:name w:val="p1"/>
    <w:basedOn w:val="Normal"/>
    <w:rsid w:val="0017751A"/>
    <w:rPr>
      <w:rFonts w:ascii="Times" w:eastAsia="Times New Roman" w:hAnsi="Times" w:cs="Times New Roman"/>
      <w:color w:val="000000"/>
      <w:sz w:val="16"/>
      <w:szCs w:val="16"/>
      <w:lang w:eastAsia="en-GB"/>
    </w:rPr>
  </w:style>
  <w:style w:type="character" w:customStyle="1" w:styleId="apple-converted-space">
    <w:name w:val="apple-converted-space"/>
    <w:basedOn w:val="DefaultParagraphFont"/>
    <w:rsid w:val="0017751A"/>
  </w:style>
  <w:style w:type="paragraph" w:styleId="NoSpacing">
    <w:name w:val="No Spacing"/>
    <w:uiPriority w:val="1"/>
    <w:qFormat/>
    <w:rsid w:val="00863D6D"/>
  </w:style>
  <w:style w:type="paragraph" w:styleId="TOCHeading">
    <w:name w:val="TOC Heading"/>
    <w:basedOn w:val="Heading1"/>
    <w:next w:val="Normal"/>
    <w:uiPriority w:val="39"/>
    <w:unhideWhenUsed/>
    <w:qFormat/>
    <w:rsid w:val="00F92F30"/>
    <w:pPr>
      <w:spacing w:before="480" w:after="0" w:line="276" w:lineRule="auto"/>
      <w:outlineLvl w:val="9"/>
    </w:pPr>
    <w:rPr>
      <w:b/>
      <w:bCs/>
      <w:sz w:val="28"/>
      <w:szCs w:val="28"/>
      <w:lang w:val="en-US"/>
    </w:rPr>
  </w:style>
  <w:style w:type="paragraph" w:styleId="TOC1">
    <w:name w:val="toc 1"/>
    <w:basedOn w:val="Normal"/>
    <w:next w:val="Normal"/>
    <w:autoRedefine/>
    <w:uiPriority w:val="39"/>
    <w:unhideWhenUsed/>
    <w:rsid w:val="00F92F30"/>
    <w:pPr>
      <w:spacing w:before="120"/>
    </w:pPr>
    <w:rPr>
      <w:b/>
      <w:bCs/>
      <w:i/>
      <w:iCs/>
    </w:rPr>
  </w:style>
  <w:style w:type="paragraph" w:styleId="TOC2">
    <w:name w:val="toc 2"/>
    <w:basedOn w:val="Normal"/>
    <w:next w:val="Normal"/>
    <w:autoRedefine/>
    <w:uiPriority w:val="39"/>
    <w:unhideWhenUsed/>
    <w:rsid w:val="00F92F30"/>
    <w:pPr>
      <w:spacing w:before="120"/>
      <w:ind w:left="240"/>
    </w:pPr>
    <w:rPr>
      <w:b/>
      <w:bCs/>
      <w:sz w:val="22"/>
      <w:szCs w:val="22"/>
    </w:rPr>
  </w:style>
  <w:style w:type="paragraph" w:styleId="TOC3">
    <w:name w:val="toc 3"/>
    <w:basedOn w:val="Normal"/>
    <w:next w:val="Normal"/>
    <w:autoRedefine/>
    <w:uiPriority w:val="39"/>
    <w:unhideWhenUsed/>
    <w:rsid w:val="00F92F30"/>
    <w:pPr>
      <w:ind w:left="480"/>
    </w:pPr>
    <w:rPr>
      <w:sz w:val="20"/>
      <w:szCs w:val="20"/>
    </w:rPr>
  </w:style>
  <w:style w:type="character" w:styleId="Hyperlink">
    <w:name w:val="Hyperlink"/>
    <w:basedOn w:val="DefaultParagraphFont"/>
    <w:uiPriority w:val="99"/>
    <w:unhideWhenUsed/>
    <w:rsid w:val="00F92F30"/>
    <w:rPr>
      <w:color w:val="467886" w:themeColor="hyperlink"/>
      <w:u w:val="single"/>
    </w:rPr>
  </w:style>
  <w:style w:type="paragraph" w:styleId="TOC4">
    <w:name w:val="toc 4"/>
    <w:basedOn w:val="Normal"/>
    <w:next w:val="Normal"/>
    <w:autoRedefine/>
    <w:uiPriority w:val="39"/>
    <w:semiHidden/>
    <w:unhideWhenUsed/>
    <w:rsid w:val="00F92F30"/>
    <w:pPr>
      <w:ind w:left="720"/>
    </w:pPr>
    <w:rPr>
      <w:sz w:val="20"/>
      <w:szCs w:val="20"/>
    </w:rPr>
  </w:style>
  <w:style w:type="paragraph" w:styleId="TOC5">
    <w:name w:val="toc 5"/>
    <w:basedOn w:val="Normal"/>
    <w:next w:val="Normal"/>
    <w:autoRedefine/>
    <w:uiPriority w:val="39"/>
    <w:semiHidden/>
    <w:unhideWhenUsed/>
    <w:rsid w:val="00F92F30"/>
    <w:pPr>
      <w:ind w:left="960"/>
    </w:pPr>
    <w:rPr>
      <w:sz w:val="20"/>
      <w:szCs w:val="20"/>
    </w:rPr>
  </w:style>
  <w:style w:type="paragraph" w:styleId="TOC6">
    <w:name w:val="toc 6"/>
    <w:basedOn w:val="Normal"/>
    <w:next w:val="Normal"/>
    <w:autoRedefine/>
    <w:uiPriority w:val="39"/>
    <w:semiHidden/>
    <w:unhideWhenUsed/>
    <w:rsid w:val="00F92F30"/>
    <w:pPr>
      <w:ind w:left="1200"/>
    </w:pPr>
    <w:rPr>
      <w:sz w:val="20"/>
      <w:szCs w:val="20"/>
    </w:rPr>
  </w:style>
  <w:style w:type="paragraph" w:styleId="TOC7">
    <w:name w:val="toc 7"/>
    <w:basedOn w:val="Normal"/>
    <w:next w:val="Normal"/>
    <w:autoRedefine/>
    <w:uiPriority w:val="39"/>
    <w:semiHidden/>
    <w:unhideWhenUsed/>
    <w:rsid w:val="00F92F30"/>
    <w:pPr>
      <w:ind w:left="1440"/>
    </w:pPr>
    <w:rPr>
      <w:sz w:val="20"/>
      <w:szCs w:val="20"/>
    </w:rPr>
  </w:style>
  <w:style w:type="paragraph" w:styleId="TOC8">
    <w:name w:val="toc 8"/>
    <w:basedOn w:val="Normal"/>
    <w:next w:val="Normal"/>
    <w:autoRedefine/>
    <w:uiPriority w:val="39"/>
    <w:semiHidden/>
    <w:unhideWhenUsed/>
    <w:rsid w:val="00F92F30"/>
    <w:pPr>
      <w:ind w:left="1680"/>
    </w:pPr>
    <w:rPr>
      <w:sz w:val="20"/>
      <w:szCs w:val="20"/>
    </w:rPr>
  </w:style>
  <w:style w:type="paragraph" w:styleId="TOC9">
    <w:name w:val="toc 9"/>
    <w:basedOn w:val="Normal"/>
    <w:next w:val="Normal"/>
    <w:autoRedefine/>
    <w:uiPriority w:val="39"/>
    <w:semiHidden/>
    <w:unhideWhenUsed/>
    <w:rsid w:val="00F92F30"/>
    <w:pPr>
      <w:ind w:left="1920"/>
    </w:pPr>
    <w:rPr>
      <w:sz w:val="20"/>
      <w:szCs w:val="20"/>
    </w:rPr>
  </w:style>
  <w:style w:type="paragraph" w:styleId="Header">
    <w:name w:val="header"/>
    <w:basedOn w:val="Normal"/>
    <w:link w:val="HeaderChar"/>
    <w:uiPriority w:val="99"/>
    <w:unhideWhenUsed/>
    <w:rsid w:val="0040282A"/>
    <w:pPr>
      <w:tabs>
        <w:tab w:val="center" w:pos="4513"/>
        <w:tab w:val="right" w:pos="9026"/>
      </w:tabs>
    </w:pPr>
  </w:style>
  <w:style w:type="character" w:customStyle="1" w:styleId="HeaderChar">
    <w:name w:val="Header Char"/>
    <w:basedOn w:val="DefaultParagraphFont"/>
    <w:link w:val="Header"/>
    <w:uiPriority w:val="99"/>
    <w:rsid w:val="0040282A"/>
  </w:style>
  <w:style w:type="paragraph" w:styleId="Footer">
    <w:name w:val="footer"/>
    <w:basedOn w:val="Normal"/>
    <w:link w:val="FooterChar"/>
    <w:uiPriority w:val="99"/>
    <w:unhideWhenUsed/>
    <w:rsid w:val="0040282A"/>
    <w:pPr>
      <w:tabs>
        <w:tab w:val="center" w:pos="4513"/>
        <w:tab w:val="right" w:pos="9026"/>
      </w:tabs>
    </w:pPr>
  </w:style>
  <w:style w:type="character" w:customStyle="1" w:styleId="FooterChar">
    <w:name w:val="Footer Char"/>
    <w:basedOn w:val="DefaultParagraphFont"/>
    <w:link w:val="Footer"/>
    <w:uiPriority w:val="99"/>
    <w:rsid w:val="0040282A"/>
  </w:style>
  <w:style w:type="character" w:styleId="PageNumber">
    <w:name w:val="page number"/>
    <w:basedOn w:val="DefaultParagraphFont"/>
    <w:uiPriority w:val="99"/>
    <w:semiHidden/>
    <w:unhideWhenUsed/>
    <w:rsid w:val="0040282A"/>
  </w:style>
  <w:style w:type="character" w:styleId="UnresolvedMention">
    <w:name w:val="Unresolved Mention"/>
    <w:basedOn w:val="DefaultParagraphFont"/>
    <w:uiPriority w:val="99"/>
    <w:semiHidden/>
    <w:unhideWhenUsed/>
    <w:rsid w:val="00AA5E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826602">
      <w:bodyDiv w:val="1"/>
      <w:marLeft w:val="0"/>
      <w:marRight w:val="0"/>
      <w:marTop w:val="0"/>
      <w:marBottom w:val="0"/>
      <w:divBdr>
        <w:top w:val="none" w:sz="0" w:space="0" w:color="auto"/>
        <w:left w:val="none" w:sz="0" w:space="0" w:color="auto"/>
        <w:bottom w:val="none" w:sz="0" w:space="0" w:color="auto"/>
        <w:right w:val="none" w:sz="0" w:space="0" w:color="auto"/>
      </w:divBdr>
    </w:div>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1967924774">
      <w:bodyDiv w:val="1"/>
      <w:marLeft w:val="0"/>
      <w:marRight w:val="0"/>
      <w:marTop w:val="0"/>
      <w:marBottom w:val="0"/>
      <w:divBdr>
        <w:top w:val="none" w:sz="0" w:space="0" w:color="auto"/>
        <w:left w:val="none" w:sz="0" w:space="0" w:color="auto"/>
        <w:bottom w:val="none" w:sz="0" w:space="0" w:color="auto"/>
        <w:right w:val="none" w:sz="0" w:space="0" w:color="auto"/>
      </w:divBdr>
    </w:div>
    <w:div w:id="210752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hopify.com/" TargetMode="Externa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repairdesk.co/"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ParPiy/PROG6001-Assignment2" TargetMode="External"/><Relationship Id="rId14" Type="http://schemas.openxmlformats.org/officeDocument/2006/relationships/image" Target="media/image4.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CBE87-40DC-FF45-A72B-B86429003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3</Pages>
  <Words>5697</Words>
  <Characters>3247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79</cp:revision>
  <dcterms:created xsi:type="dcterms:W3CDTF">2025-04-03T13:02:00Z</dcterms:created>
  <dcterms:modified xsi:type="dcterms:W3CDTF">2025-04-08T13:37:00Z</dcterms:modified>
</cp:coreProperties>
</file>